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4F4E8FA3" w:rsidR="0022593E" w:rsidRPr="00A721FD" w:rsidRDefault="0022593E" w:rsidP="0022593E">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t xml:space="preserve">Chapter </w:t>
      </w:r>
      <w:r>
        <w:rPr>
          <w:rFonts w:ascii="Times New Roman" w:hAnsi="Times New Roman" w:cs="Times New Roman"/>
          <w:color w:val="auto"/>
        </w:rPr>
        <w:t>1</w:t>
      </w:r>
    </w:p>
    <w:p w14:paraId="27CDF3E7" w14:textId="3EF17AFB" w:rsidR="0022593E" w:rsidRPr="00A721FD" w:rsidRDefault="0022593E" w:rsidP="0022593E">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1 TITLE</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61CA2991"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2F23F3D" w14:textId="37055DC5"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916EA6F" w14:textId="0DFB5F77" w:rsidR="00933193" w:rsidRDefault="00672011" w:rsidP="0022593E">
      <w:pPr>
        <w:spacing w:after="160" w:line="259" w:lineRule="auto"/>
        <w:sectPr w:rsidR="00933193" w:rsidSect="00476DEF">
          <w:footerReference w:type="default" r:id="rId8"/>
          <w:pgSz w:w="12240" w:h="15840" w:code="1"/>
          <w:pgMar w:top="2880" w:right="1440" w:bottom="1440" w:left="2160" w:header="720" w:footer="720" w:gutter="0"/>
          <w:cols w:space="720"/>
          <w:docGrid w:linePitch="360"/>
        </w:sect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3DE5DF0D" w14:textId="77777777" w:rsidR="00476DEF" w:rsidRDefault="00933193" w:rsidP="0022593E">
      <w:pPr>
        <w:pStyle w:val="Heading1"/>
        <w:spacing w:before="0" w:line="480" w:lineRule="auto"/>
        <w:ind w:left="720" w:hanging="720"/>
        <w:jc w:val="center"/>
        <w:sectPr w:rsidR="00476DEF" w:rsidSect="00476DEF">
          <w:pgSz w:w="12240" w:h="15840" w:code="1"/>
          <w:pgMar w:top="1584" w:right="1440" w:bottom="1440" w:left="2160" w:header="360" w:footer="1080" w:gutter="0"/>
          <w:cols w:space="720"/>
          <w:docGrid w:linePitch="360"/>
        </w:sectPr>
      </w:pPr>
      <w:r>
        <w:lastRenderedPageBreak/>
        <w:br w:type="page"/>
      </w:r>
    </w:p>
    <w:p w14:paraId="3AF7015C" w14:textId="7C2F4E90" w:rsidR="0022593E" w:rsidRPr="00A721FD" w:rsidRDefault="0022593E" w:rsidP="0022593E">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lastRenderedPageBreak/>
        <w:t xml:space="preserve">Chapter </w:t>
      </w:r>
      <w:r>
        <w:rPr>
          <w:rFonts w:ascii="Times New Roman" w:hAnsi="Times New Roman" w:cs="Times New Roman"/>
          <w:color w:val="auto"/>
        </w:rPr>
        <w:t>2</w:t>
      </w:r>
    </w:p>
    <w:p w14:paraId="30FC0834" w14:textId="79AE0DF6" w:rsidR="0022593E" w:rsidRPr="00A721FD" w:rsidRDefault="0022593E" w:rsidP="0022593E">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2 TITLE</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7777777"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41FCA66" w14:textId="77777777"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32A4A78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71BB321D" w14:textId="5878DFC1" w:rsidR="0022593E" w:rsidRDefault="00672011" w:rsidP="0022593E">
      <w:pPr>
        <w:spacing w:after="160" w:line="259" w:lineRule="auto"/>
        <w:rPr>
          <w:rFonts w:ascii="Times New Roman" w:hAnsi="Times New Roman" w:cs="Times New Roman"/>
          <w:szCs w:val="24"/>
        </w:r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4351B051" w14:textId="2FE5ED0B" w:rsidR="00407622" w:rsidRDefault="00407622" w:rsidP="0022593E">
      <w:pPr>
        <w:spacing w:after="160" w:line="259" w:lineRule="auto"/>
        <w:rPr>
          <w:rFonts w:ascii="Times New Roman" w:hAnsi="Times New Roman" w:cs="Times New Roman"/>
          <w:szCs w:val="24"/>
        </w:rPr>
      </w:pPr>
    </w:p>
    <w:p w14:paraId="1C2F0D53" w14:textId="359EEBFC" w:rsidR="00407622" w:rsidRDefault="00407622" w:rsidP="0022593E">
      <w:pPr>
        <w:spacing w:after="160" w:line="259" w:lineRule="auto"/>
        <w:rPr>
          <w:rFonts w:ascii="Times New Roman" w:hAnsi="Times New Roman" w:cs="Times New Roman"/>
          <w:szCs w:val="24"/>
        </w:rPr>
      </w:pPr>
    </w:p>
    <w:p w14:paraId="2CD001A2" w14:textId="77777777" w:rsidR="00476DEF" w:rsidRPr="00407622" w:rsidRDefault="00476DEF" w:rsidP="0022593E">
      <w:pPr>
        <w:spacing w:after="160" w:line="259" w:lineRule="auto"/>
        <w:rPr>
          <w:rFonts w:ascii="Times New Roman" w:hAnsi="Times New Roman" w:cs="Times New Roman"/>
          <w:szCs w:val="24"/>
        </w:rPr>
        <w:sectPr w:rsidR="00476DEF" w:rsidRPr="00407622" w:rsidSect="00476DEF">
          <w:pgSz w:w="12240" w:h="15840" w:code="1"/>
          <w:pgMar w:top="2880" w:right="1440" w:bottom="1440" w:left="2160" w:header="360" w:footer="1080" w:gutter="0"/>
          <w:cols w:space="720"/>
          <w:docGrid w:linePitch="360"/>
        </w:sectPr>
      </w:pPr>
    </w:p>
    <w:p w14:paraId="676F2AE6" w14:textId="111935C3" w:rsidR="00476DEF" w:rsidRDefault="00476DEF">
      <w:pPr>
        <w:spacing w:after="160" w:line="259" w:lineRule="auto"/>
      </w:pPr>
      <w:r>
        <w:lastRenderedPageBreak/>
        <w:br w:type="page"/>
      </w:r>
    </w:p>
    <w:p w14:paraId="32ECE3C4" w14:textId="77777777" w:rsidR="00476DEF" w:rsidRDefault="00476DEF" w:rsidP="00A55F77">
      <w:pPr>
        <w:pStyle w:val="Heading1"/>
        <w:spacing w:before="0" w:line="480" w:lineRule="auto"/>
        <w:ind w:left="720" w:hanging="720"/>
        <w:jc w:val="center"/>
        <w:rPr>
          <w:rFonts w:ascii="Times New Roman" w:hAnsi="Times New Roman" w:cs="Times New Roman"/>
          <w:color w:val="auto"/>
        </w:rPr>
        <w:sectPr w:rsidR="00476DEF" w:rsidSect="00476DEF">
          <w:pgSz w:w="12240" w:h="15840" w:code="1"/>
          <w:pgMar w:top="1584" w:right="1440" w:bottom="1440" w:left="2160" w:header="720" w:footer="720" w:gutter="0"/>
          <w:cols w:space="720"/>
          <w:docGrid w:linePitch="360"/>
        </w:sectPr>
      </w:pPr>
    </w:p>
    <w:p w14:paraId="2285E8F9" w14:textId="171244FA" w:rsidR="0047044B" w:rsidRPr="00A721FD" w:rsidRDefault="00F140DF" w:rsidP="00A55F77">
      <w:pPr>
        <w:pStyle w:val="Heading1"/>
        <w:spacing w:before="0" w:line="480" w:lineRule="auto"/>
        <w:ind w:left="720" w:hanging="720"/>
        <w:jc w:val="center"/>
        <w:rPr>
          <w:rFonts w:ascii="Times New Roman" w:hAnsi="Times New Roman" w:cs="Times New Roman"/>
          <w:color w:val="auto"/>
        </w:rPr>
      </w:pPr>
      <w:bookmarkStart w:id="0" w:name="_GoBack"/>
      <w:bookmarkEnd w:id="0"/>
      <w:r w:rsidRPr="00A721FD">
        <w:rPr>
          <w:rFonts w:ascii="Times New Roman" w:hAnsi="Times New Roman" w:cs="Times New Roman"/>
          <w:color w:val="auto"/>
        </w:rPr>
        <w:lastRenderedPageBreak/>
        <w:t>Chapter 3</w:t>
      </w:r>
    </w:p>
    <w:p w14:paraId="6B27CAAB" w14:textId="19233C3A" w:rsidR="00F140DF" w:rsidRPr="00A721FD" w:rsidRDefault="002D2597" w:rsidP="00A55F77">
      <w:pPr>
        <w:spacing w:line="480" w:lineRule="auto"/>
        <w:jc w:val="center"/>
        <w:rPr>
          <w:rStyle w:val="Heading2Char"/>
          <w:rFonts w:ascii="Times New Roman" w:hAnsi="Times New Roman" w:cs="Times New Roman"/>
          <w:b/>
          <w:color w:val="auto"/>
        </w:rPr>
      </w:pPr>
      <w:r w:rsidRPr="00A721FD">
        <w:rPr>
          <w:rFonts w:ascii="Times New Roman" w:hAnsi="Times New Roman" w:cs="Times New Roman"/>
        </w:rPr>
        <w:fldChar w:fldCharType="begin"/>
      </w:r>
      <w:r w:rsidRPr="00A721FD">
        <w:rPr>
          <w:rFonts w:ascii="Times New Roman" w:hAnsi="Times New Roman" w:cs="Times New Roman"/>
        </w:rPr>
        <w:instrText xml:space="preserve"> MACROBUTTON MTEditEquationSection2 </w:instrText>
      </w:r>
      <w:r w:rsidRPr="00A721FD">
        <w:rPr>
          <w:rStyle w:val="MTEquationSection"/>
          <w:rFonts w:ascii="Times New Roman" w:hAnsi="Times New Roman" w:cs="Times New Roman"/>
        </w:rPr>
        <w:instrText>Equation Chapter 3 Section 1</w:instrText>
      </w:r>
      <w:r w:rsidRPr="00A721FD">
        <w:rPr>
          <w:rFonts w:ascii="Times New Roman" w:hAnsi="Times New Roman" w:cs="Times New Roman"/>
        </w:rPr>
        <w:fldChar w:fldCharType="begin"/>
      </w:r>
      <w:r w:rsidRPr="00A721FD">
        <w:rPr>
          <w:rFonts w:ascii="Times New Roman" w:hAnsi="Times New Roman" w:cs="Times New Roman"/>
        </w:rPr>
        <w:instrText xml:space="preserve"> SEQ MTEqn \r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begin"/>
      </w:r>
      <w:r w:rsidRPr="00A721FD">
        <w:rPr>
          <w:rFonts w:ascii="Times New Roman" w:hAnsi="Times New Roman" w:cs="Times New Roman"/>
        </w:rPr>
        <w:instrText xml:space="preserve"> SEQ MTSec \r 1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begin"/>
      </w:r>
      <w:r w:rsidRPr="00A721FD">
        <w:rPr>
          <w:rFonts w:ascii="Times New Roman" w:hAnsi="Times New Roman" w:cs="Times New Roman"/>
        </w:rPr>
        <w:instrText xml:space="preserve"> SEQ MTChap \r 3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47044B" w:rsidRPr="00A721FD">
        <w:rPr>
          <w:rStyle w:val="Heading2Char"/>
          <w:rFonts w:ascii="Times New Roman" w:hAnsi="Times New Roman" w:cs="Times New Roman"/>
          <w:b/>
          <w:color w:val="auto"/>
        </w:rPr>
        <w:t>MODEL OF SCHEIMPFLUG IMAGING</w:t>
      </w:r>
      <w:r w:rsidR="003B7C83">
        <w:rPr>
          <w:rStyle w:val="Heading2Char"/>
          <w:rFonts w:ascii="Times New Roman" w:hAnsi="Times New Roman" w:cs="Times New Roman"/>
          <w:b/>
          <w:color w:val="auto"/>
        </w:rPr>
        <w:t xml:space="preserve"> – I: </w:t>
      </w:r>
      <w:r w:rsidR="00FD0929">
        <w:rPr>
          <w:rStyle w:val="Heading2Char"/>
          <w:rFonts w:ascii="Times New Roman" w:hAnsi="Times New Roman" w:cs="Times New Roman"/>
          <w:b/>
          <w:color w:val="auto"/>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5003902F" w14:textId="3F50BE22" w:rsidR="00A55F77" w:rsidRPr="00A721FD" w:rsidRDefault="00A55F77" w:rsidP="00A55F77">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77777777" w:rsidR="00A55F77" w:rsidRPr="00A721FD" w:rsidRDefault="00A55F77" w:rsidP="00A55F77">
      <w:pPr>
        <w:spacing w:before="240" w:line="480" w:lineRule="auto"/>
        <w:ind w:firstLine="720"/>
        <w:jc w:val="both"/>
        <w:rPr>
          <w:rFonts w:ascii="Times New Roman" w:hAnsi="Times New Roman" w:cs="Times New Roman"/>
          <w:szCs w:val="24"/>
        </w:rPr>
      </w:pPr>
    </w:p>
    <w:p w14:paraId="4F8A9AC7" w14:textId="77777777" w:rsidR="00476DEF" w:rsidRDefault="00E214C0" w:rsidP="00407622">
      <w:pPr>
        <w:spacing w:before="240" w:line="480" w:lineRule="auto"/>
        <w:jc w:val="both"/>
        <w:rPr>
          <w:rFonts w:ascii="Times New Roman" w:hAnsi="Times New Roman" w:cs="Times New Roman"/>
        </w:rPr>
        <w:sectPr w:rsidR="00476DEF" w:rsidSect="00476DEF">
          <w:pgSz w:w="12240" w:h="15840" w:code="1"/>
          <w:pgMar w:top="288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that are inaccurate</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EB636D" w:rsidRPr="00A721FD">
        <w:rPr>
          <w:rFonts w:ascii="Times New Roman" w:hAnsi="Times New Roman" w:cs="Times New Roman"/>
          <w:szCs w:val="24"/>
        </w:rPr>
        <w:t>Further</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F87E2C" w:rsidRPr="00A721FD">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lens </w:t>
      </w:r>
      <w:r w:rsidR="001B6FD3">
        <w:rPr>
          <w:rFonts w:ascii="Times New Roman" w:hAnsi="Times New Roman" w:cs="Times New Roman"/>
        </w:rPr>
        <w:t xml:space="preserve">on </w:t>
      </w:r>
    </w:p>
    <w:p w14:paraId="103B11E5" w14:textId="7C0B10A6"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Pr>
          <w:rFonts w:ascii="Times New Roman" w:hAnsi="Times New Roman" w:cs="Times New Roman"/>
        </w:rPr>
        <w:t xml:space="preserve"> when the object plane is in focus.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2646B2D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of Scheimpflug imaging to improve the depth of f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1" w:name="OLE_LINK1"/>
            <w:bookmarkStart w:id="2"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641B9B">
            <w:pPr>
              <w:tabs>
                <w:tab w:val="left" w:pos="8149"/>
              </w:tabs>
              <w:spacing w:before="240" w:after="0" w:line="480" w:lineRule="auto"/>
              <w:ind w:left="360" w:right="288"/>
              <w:jc w:val="both"/>
              <w:rPr>
                <w:rFonts w:ascii="Times New Roman" w:hAnsi="Times New Roman" w:cs="Times New Roman"/>
              </w:rPr>
            </w:pPr>
            <w:bookmarkStart w:id="3"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3"/>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2305C8">
            <w:pPr>
              <w:tabs>
                <w:tab w:val="right" w:pos="9036"/>
              </w:tabs>
              <w:spacing w:after="360" w:line="120" w:lineRule="auto"/>
              <w:ind w:left="360" w:right="360"/>
              <w:jc w:val="both"/>
              <w:rPr>
                <w:u w:val="single"/>
              </w:rPr>
            </w:pPr>
            <w:r w:rsidRPr="006302C0">
              <w:rPr>
                <w:color w:val="7F7F7F" w:themeColor="text1" w:themeTint="80"/>
                <w:sz w:val="2"/>
                <w:u w:val="single"/>
              </w:rPr>
              <w:tab/>
            </w:r>
          </w:p>
        </w:tc>
      </w:tr>
    </w:tbl>
    <w:bookmarkEnd w:id="1"/>
    <w:bookmarkEnd w:id="2"/>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60CD3580" w:rsidR="00641B9B" w:rsidRDefault="0029245C" w:rsidP="0029245C">
      <w:pPr>
        <w:spacing w:line="480" w:lineRule="auto"/>
        <w:jc w:val="both"/>
        <w:rPr>
          <w:rFonts w:ascii="Times New Roman" w:hAnsi="Times New Roman" w:cs="Times New Roman"/>
          <w:color w:val="7B7B7B" w:themeColor="accent3" w:themeShade="BF"/>
        </w:rPr>
      </w:pPr>
      <w:r>
        <w:rPr>
          <w:rFonts w:ascii="Times New Roman" w:hAnsi="Times New Roman" w:cs="Times New Roman"/>
        </w:rPr>
        <w:lastRenderedPageBreak/>
        <w:tab/>
      </w: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F43946" w:rsidRDefault="00043F15" w:rsidP="00043F15">
      <w:pPr>
        <w:pStyle w:val="Heading3"/>
        <w:spacing w:line="480" w:lineRule="auto"/>
        <w:rPr>
          <w:rFonts w:ascii="Times New Roman" w:hAnsi="Times New Roman" w:cs="Times New Roman"/>
          <w:b/>
          <w:color w:val="000000" w:themeColor="text1"/>
        </w:rPr>
      </w:pPr>
      <w:r w:rsidRPr="00F43946">
        <w:rPr>
          <w:rFonts w:ascii="Times New Roman" w:hAnsi="Times New Roman" w:cs="Times New Roman"/>
          <w:b/>
          <w:color w:val="000000" w:themeColor="text1"/>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760DD8BE" w:rsidR="00043F15" w:rsidRDefault="00043F15" w:rsidP="00DD5EF7">
      <w:pPr>
        <w:spacing w:line="480" w:lineRule="auto"/>
        <w:ind w:firstLine="576"/>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qfmdtt69l","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BC355F" w:rsidRPr="00BC355F">
        <w:rPr>
          <w:rFonts w:ascii="Times New Roman" w:hAnsi="Times New Roman" w:cs="Times New Roman"/>
          <w:szCs w:val="24"/>
        </w:rPr>
        <w:t> [1,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w:t>
      </w:r>
      <w:r w:rsidRPr="00F43946">
        <w:rPr>
          <w:rFonts w:ascii="Times New Roman" w:hAnsi="Times New Roman" w:cs="Times New Roman"/>
          <w:noProof/>
        </w:rPr>
        <w:lastRenderedPageBreak/>
        <w:t xml:space="preserve">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6118AE">
        <w:rPr>
          <w:rStyle w:val="FootnoteReference"/>
          <w:rFonts w:ascii="Times New Roman" w:hAnsi="Times New Roman" w:cs="Times New Roman"/>
          <w:noProof/>
        </w:rPr>
        <w:footnoteReference w:id="1"/>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47B972B9">
                  <wp:extent cx="5029200" cy="20665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029200" cy="2066544"/>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572910">
            <w:pPr>
              <w:tabs>
                <w:tab w:val="left" w:pos="8149"/>
              </w:tabs>
              <w:spacing w:before="120" w:after="0" w:line="480" w:lineRule="auto"/>
              <w:ind w:left="360" w:right="288"/>
              <w:jc w:val="both"/>
              <w:rPr>
                <w:rFonts w:ascii="Times New Roman" w:hAnsi="Times New Roman" w:cs="Times New Roman"/>
              </w:rPr>
            </w:pPr>
            <w:bookmarkStart w:id="4" w:name="Figure_3_2"/>
            <w:r w:rsidRPr="0023292A">
              <w:rPr>
                <w:rFonts w:ascii="Times New Roman" w:hAnsi="Times New Roman" w:cs="Times New Roman"/>
                <w:b/>
                <w:color w:val="C00000"/>
              </w:rPr>
              <w:t>Figure 3.2</w:t>
            </w:r>
            <w:bookmarkEnd w:id="4"/>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2305C8">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03C09341"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lastRenderedPageBreak/>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The “illuminated portion” is the angular extent of the scene visible in the image, 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05009B">
        <w:rPr>
          <w:rFonts w:ascii="Times New Roman" w:hAnsi="Times New Roman" w:cs="Times New Roman"/>
          <w:noProof/>
        </w:rPr>
        <w:instrText xml:space="preserve"> ADDIN ZOTERO_ITEM CSL_CITATION {"citationID":"j8ic6a4j2","properties":{"formattedCitation":"{\\rtf \\uc0\\u160{}[4,5]}","plainCitation":" [4,5]"},"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2991,"uris":["http://zotero.org/users/534258/items/EZB9AP25"],"uri":["http://zotero.org/users/534258/items/EZB9AP25"],"itemData":{"id":2991,"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883E62" w:rsidRPr="00883E62">
        <w:rPr>
          <w:rFonts w:ascii="Times New Roman" w:hAnsi="Times New Roman" w:cs="Times New Roman"/>
          <w:szCs w:val="24"/>
        </w:rPr>
        <w:t> [4,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662F32" w:rsidRDefault="007438EB"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2 </w:t>
      </w:r>
      <w:r w:rsidR="008F570C" w:rsidRPr="00662F32">
        <w:rPr>
          <w:rFonts w:ascii="Times New Roman" w:hAnsi="Times New Roman" w:cs="Times New Roman"/>
          <w:b/>
          <w:color w:val="000000" w:themeColor="text1"/>
        </w:rPr>
        <w:t>Notation</w:t>
      </w:r>
      <w:r w:rsidR="00740A90">
        <w:rPr>
          <w:rFonts w:ascii="Times New Roman" w:hAnsi="Times New Roman" w:cs="Times New Roman"/>
          <w:b/>
          <w:color w:val="000000" w:themeColor="text1"/>
        </w:rPr>
        <w:t>s</w:t>
      </w:r>
      <w:r w:rsidR="00B00243" w:rsidRPr="00662F32">
        <w:rPr>
          <w:rFonts w:ascii="Times New Roman" w:hAnsi="Times New Roman" w:cs="Times New Roman"/>
          <w:b/>
          <w:color w:val="000000" w:themeColor="text1"/>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3CC5FE59"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lastRenderedPageBreak/>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662F32" w:rsidRDefault="00183729" w:rsidP="00662F32">
      <w:pPr>
        <w:pStyle w:val="Heading3"/>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t xml:space="preserve">3.3 </w:t>
      </w:r>
      <w:r w:rsidR="003519F1" w:rsidRPr="00662F32">
        <w:rPr>
          <w:rFonts w:ascii="Times New Roman" w:hAnsi="Times New Roman" w:cs="Times New Roman"/>
          <w:b/>
          <w:color w:val="000000" w:themeColor="text1"/>
        </w:rPr>
        <w:t>Relation between p</w:t>
      </w:r>
      <w:r w:rsidR="00FD0BD0" w:rsidRPr="00662F32">
        <w:rPr>
          <w:rFonts w:ascii="Times New Roman" w:hAnsi="Times New Roman" w:cs="Times New Roman"/>
          <w:b/>
          <w:color w:val="000000" w:themeColor="text1"/>
        </w:rPr>
        <w:t>upil magnification</w:t>
      </w:r>
      <w:r w:rsidR="003519F1" w:rsidRPr="00662F32">
        <w:rPr>
          <w:rFonts w:ascii="Times New Roman" w:hAnsi="Times New Roman" w:cs="Times New Roman"/>
          <w:b/>
          <w:color w:val="000000" w:themeColor="text1"/>
        </w:rPr>
        <w:t xml:space="preserve"> and chief ray angle</w:t>
      </w:r>
    </w:p>
    <w:p w14:paraId="1067D1AC" w14:textId="18071C7D"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2D0B40" w:rsidRPr="00662F32">
        <w:rPr>
          <w:rFonts w:ascii="Times New Roman" w:hAnsi="Times New Roman" w:cs="Times New Roman"/>
        </w:rPr>
        <w:t>-</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 entranc</w:t>
      </w:r>
      <w:r w:rsidR="002D0B40" w:rsidRPr="00662F32">
        <w:rPr>
          <w:rFonts w:ascii="Times New Roman" w:hAnsi="Times New Roman" w:cs="Times New Roman"/>
        </w:rPr>
        <w:t>e-</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pa3i2cu4h","properties":{"formattedCitation":"{\\rtf \\uc0\\u160{}[4,6,7]}","plainCitation":" [4,6,7]"},"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242BBE" w:rsidRPr="00242BBE">
        <w:rPr>
          <w:rFonts w:ascii="Times New Roman" w:hAnsi="Times New Roman" w:cs="Times New Roman"/>
          <w:szCs w:val="24"/>
        </w:rPr>
        <w:t> [4,6,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620C5498" w:rsidR="00FD0BD0" w:rsidRPr="00662F32" w:rsidRDefault="008A57E7"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662F32">
            <w:pPr>
              <w:spacing w:before="120" w:after="0" w:line="480" w:lineRule="auto"/>
              <w:ind w:left="360" w:right="288"/>
              <w:jc w:val="both"/>
              <w:rPr>
                <w:rFonts w:ascii="Times New Roman" w:hAnsi="Times New Roman" w:cs="Times New Roman"/>
              </w:rPr>
            </w:pPr>
            <w:bookmarkStart w:id="5"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5"/>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0E162B6E"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8A57E7"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12D45C1"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8A57E7"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6" w:name="NumberRef9057298303"/>
        <w:tc>
          <w:tcPr>
            <w:tcW w:w="720" w:type="dxa"/>
            <w:shd w:val="clear" w:color="auto" w:fill="auto"/>
            <w:vAlign w:val="center"/>
          </w:tcPr>
          <w:p w14:paraId="52C09A00" w14:textId="37A1BF7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6"/>
          </w:p>
        </w:tc>
      </w:tr>
    </w:tbl>
    <w:p w14:paraId="08E0271A" w14:textId="6821DB0A"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lens-</w:t>
      </w:r>
      <w:r w:rsidR="00BD5E4E" w:rsidRPr="00662F32">
        <w:rPr>
          <w:rFonts w:ascii="Times New Roman" w:hAnsi="Times New Roman" w:cs="Times New Roman"/>
        </w:rPr>
        <w:lastRenderedPageBreak/>
        <w:t xml:space="preserve">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a31jugqme","properties":{"formattedCitation":"{\\rtf \\uc0\\u160{}[4]}","plainCitation":" [4]"},"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1C3F41" w:rsidRPr="001C3F41">
        <w:rPr>
          <w:rFonts w:ascii="Times New Roman" w:hAnsi="Times New Roman" w:cs="Times New Roman"/>
          <w:szCs w:val="24"/>
        </w:rPr>
        <w:t> [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8A57E7"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7" w:name="NumberRef5334240198"/>
        <w:bookmarkStart w:id="8" w:name="NumberRef5795186162"/>
        <w:bookmarkStart w:id="9" w:name="NumberRef9495566487"/>
        <w:bookmarkStart w:id="10" w:name="NumberRef3640186787"/>
        <w:bookmarkStart w:id="11" w:name="NumberRef6226966977"/>
        <w:tc>
          <w:tcPr>
            <w:tcW w:w="691" w:type="dxa"/>
            <w:shd w:val="clear" w:color="auto" w:fill="auto"/>
            <w:vAlign w:val="center"/>
          </w:tcPr>
          <w:p w14:paraId="75689CB4" w14:textId="62EF27B9"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3</w:instrText>
              </w:r>
            </w:fldSimple>
            <w:r>
              <w:instrText>)</w:instrText>
            </w:r>
            <w:r>
              <w:fldChar w:fldCharType="end"/>
            </w:r>
            <w:bookmarkEnd w:id="7"/>
            <w:bookmarkEnd w:id="8"/>
            <w:bookmarkEnd w:id="9"/>
            <w:bookmarkEnd w:id="10"/>
            <w:bookmarkEnd w:id="11"/>
          </w:p>
        </w:tc>
      </w:tr>
    </w:tbl>
    <w:p w14:paraId="62C2F93E" w14:textId="77777777" w:rsidR="00672011" w:rsidRDefault="00672011" w:rsidP="00672011">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Where</w:t>
      </w:r>
      <w:r>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5D3001">
        <w:tc>
          <w:tcPr>
            <w:tcW w:w="895" w:type="dxa"/>
            <w:shd w:val="clear" w:color="auto" w:fill="F2F2F2" w:themeFill="background1" w:themeFillShade="F2"/>
            <w:vAlign w:val="center"/>
          </w:tcPr>
          <w:p w14:paraId="6CE0AE0A" w14:textId="2A7E9CE5" w:rsidR="00672011" w:rsidRPr="00097C0A" w:rsidRDefault="008A57E7" w:rsidP="005D3001">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5D3001">
            <w:pPr>
              <w:spacing w:after="0" w:line="48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5D3001">
        <w:tc>
          <w:tcPr>
            <w:tcW w:w="895" w:type="dxa"/>
            <w:shd w:val="clear" w:color="auto" w:fill="F2F2F2" w:themeFill="background1" w:themeFillShade="F2"/>
            <w:vAlign w:val="center"/>
          </w:tcPr>
          <w:p w14:paraId="40541A20" w14:textId="47B05B35" w:rsidR="00672011" w:rsidRPr="00097C0A" w:rsidRDefault="00672011" w:rsidP="005D3001">
            <w:pPr>
              <w:spacing w:after="0" w:line="48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611E3160" w:rsidR="00672011" w:rsidRPr="00097C0A" w:rsidRDefault="00A02465" w:rsidP="005D3001">
            <w:pPr>
              <w:spacing w:after="0" w:line="480" w:lineRule="auto"/>
              <w:rPr>
                <w:rFonts w:ascii="Times New Roman" w:hAnsi="Times New Roman" w:cs="Times New Roman"/>
              </w:rPr>
            </w:pPr>
            <w:r>
              <w:rPr>
                <w:rFonts w:ascii="Times New Roman" w:hAnsi="Times New Roman" w:cs="Times New Roman"/>
              </w:rPr>
              <w:t xml:space="preserve">Angle that the chief ray makes with the optical axis in the object (input) space. </w:t>
            </w:r>
          </w:p>
        </w:tc>
      </w:tr>
      <w:tr w:rsidR="00672011" w:rsidRPr="00097C0A" w14:paraId="1880A099" w14:textId="77777777" w:rsidTr="005D3001">
        <w:tc>
          <w:tcPr>
            <w:tcW w:w="895" w:type="dxa"/>
            <w:shd w:val="clear" w:color="auto" w:fill="F2F2F2" w:themeFill="background1" w:themeFillShade="F2"/>
            <w:vAlign w:val="center"/>
          </w:tcPr>
          <w:p w14:paraId="11C06835" w14:textId="1886BD52" w:rsidR="00672011" w:rsidRPr="00A87C89" w:rsidRDefault="008A57E7" w:rsidP="005D3001">
            <w:pPr>
              <w:spacing w:after="0" w:line="48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22BE8976" w:rsidR="00672011" w:rsidRDefault="00A02465" w:rsidP="005D3001">
            <w:pPr>
              <w:spacing w:after="0" w:line="480" w:lineRule="auto"/>
              <w:rPr>
                <w:rFonts w:ascii="Times New Roman" w:hAnsi="Times New Roman" w:cs="Times New Roman"/>
              </w:rPr>
            </w:pPr>
            <w:r>
              <w:rPr>
                <w:rFonts w:ascii="Times New Roman" w:hAnsi="Times New Roman" w:cs="Times New Roman"/>
              </w:rPr>
              <w:t>Angle that the chief ray makes with the optical axis in the image (output) space</w:t>
            </w:r>
            <w:r w:rsidR="00672011">
              <w:rPr>
                <w:rFonts w:ascii="Times New Roman" w:hAnsi="Times New Roman" w:cs="Times New Roman"/>
              </w:rPr>
              <w:t>.</w:t>
            </w:r>
          </w:p>
        </w:tc>
      </w:tr>
    </w:tbl>
    <w:p w14:paraId="6D8938CD" w14:textId="77777777" w:rsidR="00672011" w:rsidRDefault="00672011" w:rsidP="00672011">
      <w:pPr>
        <w:spacing w:line="480" w:lineRule="auto"/>
        <w:jc w:val="both"/>
        <w:rPr>
          <w:rFonts w:ascii="Times New Roman" w:hAnsi="Times New Roman" w:cs="Times New Roman"/>
        </w:rPr>
      </w:pPr>
    </w:p>
    <w:p w14:paraId="79E22FEC" w14:textId="573DBEEF"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F9307C" w:rsidRPr="00F9307C">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r8gl8uglg","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572A00" w:rsidRPr="00572A00">
        <w:rPr>
          <w:rFonts w:ascii="Times New Roman" w:hAnsi="Times New Roman" w:cs="Times New Roman"/>
          <w:szCs w:val="24"/>
        </w:rPr>
        <w:t> [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6890D6CC"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05009B">
        <w:rPr>
          <w:rFonts w:ascii="Times New Roman" w:hAnsi="Times New Roman" w:cs="Times New Roman"/>
          <w:i/>
        </w:rPr>
        <w:instrText xml:space="preserve"> ADDIN ZOTERO_ITEM CSL_CITATION {"citationID":"u5eo27ehj","properties":{"formattedCitation":"{\\rtf \\uc0\\u160{}[3,7]}","plainCitation":" [3,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572A00" w:rsidRPr="00572A00">
        <w:rPr>
          <w:rFonts w:ascii="Times New Roman" w:hAnsi="Times New Roman" w:cs="Times New Roman"/>
          <w:szCs w:val="24"/>
        </w:rPr>
        <w:t> [3,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F9307C" w:rsidRPr="00F9307C">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 xml:space="preserve">n the </w:t>
      </w:r>
      <w:r w:rsidR="000B3ABE" w:rsidRPr="00662F32">
        <w:rPr>
          <w:rFonts w:ascii="Times New Roman" w:hAnsi="Times New Roman" w:cs="Times New Roman"/>
        </w:rPr>
        <w:lastRenderedPageBreak/>
        <w:t>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F9307C" w:rsidRPr="00F9307C">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662F32" w:rsidRDefault="006302C0"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4 </w:t>
      </w:r>
      <w:r w:rsidR="00F878B7" w:rsidRPr="00662F32">
        <w:rPr>
          <w:rFonts w:ascii="Times New Roman" w:hAnsi="Times New Roman" w:cs="Times New Roman"/>
          <w:b/>
          <w:color w:val="000000" w:themeColor="text1"/>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w:t>
      </w:r>
      <w:proofErr w:type="gramStart"/>
      <w:r w:rsidR="00764682">
        <w:rPr>
          <w:rFonts w:ascii="Times New Roman" w:hAnsi="Times New Roman" w:cs="Times New Roman"/>
        </w:rPr>
        <w:t>stop</w:t>
      </w:r>
      <w:proofErr w:type="gramEnd"/>
      <w:r w:rsidR="00764682">
        <w:rPr>
          <w:rFonts w:ascii="Times New Roman" w:hAnsi="Times New Roman" w:cs="Times New Roman"/>
        </w:rPr>
        <w:t xml:space="preserve">,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05442C4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2">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094D60">
            <w:pPr>
              <w:spacing w:before="120" w:after="0" w:line="480" w:lineRule="auto"/>
              <w:ind w:left="360" w:right="288"/>
              <w:jc w:val="both"/>
              <w:rPr>
                <w:rFonts w:ascii="Times New Roman" w:hAnsi="Times New Roman" w:cs="Times New Roman"/>
              </w:rPr>
            </w:pPr>
            <w:bookmarkStart w:id="12"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12"/>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8A57E7"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13" w:name="NumberRef7055475116"/>
        <w:tc>
          <w:tcPr>
            <w:tcW w:w="720" w:type="dxa"/>
            <w:shd w:val="clear" w:color="auto" w:fill="auto"/>
            <w:vAlign w:val="center"/>
          </w:tcPr>
          <w:p w14:paraId="590B53D4" w14:textId="7DF57BBF"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13"/>
          </w:p>
        </w:tc>
      </w:tr>
    </w:tbl>
    <w:p w14:paraId="4D91EDC3" w14:textId="5E7FDE16"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094D60">
        <w:rPr>
          <w:rFonts w:ascii="Times New Roman" w:hAnsi="Times New Roman" w:cs="Times New Roman"/>
        </w:rPr>
        <w:t>(</w:t>
      </w:r>
      <w:r w:rsidR="00F9307C">
        <w:rPr>
          <w:rFonts w:ascii="Times New Roman" w:hAnsi="Times New Roman" w:cs="Times New Roman"/>
        </w:rPr>
        <w:t>3</w:t>
      </w:r>
      <w:r w:rsidR="00F9307C" w:rsidRPr="00094D60">
        <w:rPr>
          <w:rFonts w:ascii="Times New Roman" w:hAnsi="Times New Roman" w:cs="Times New Roman"/>
        </w:rPr>
        <w:t>.</w:t>
      </w:r>
      <w:r w:rsidR="00F9307C">
        <w:rPr>
          <w:rFonts w:ascii="Times New Roman" w:hAnsi="Times New Roman" w:cs="Times New Roman"/>
        </w:rPr>
        <w:t>4</w:t>
      </w:r>
      <w:r w:rsidR="00F9307C"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F9307C">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8A57E7"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3E25D4A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1487CE0B"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sldrct98q","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E93329" w:rsidRPr="00E93329">
        <w:rPr>
          <w:rFonts w:ascii="Times New Roman" w:hAnsi="Times New Roman" w:cs="Times New Roman"/>
          <w:szCs w:val="24"/>
        </w:rPr>
        <w:t> [1,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8A57E7"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14" w:name="NumberRef6478211880"/>
        <w:tc>
          <w:tcPr>
            <w:tcW w:w="720" w:type="dxa"/>
            <w:shd w:val="clear" w:color="auto" w:fill="auto"/>
            <w:vAlign w:val="center"/>
          </w:tcPr>
          <w:p w14:paraId="72EE63EE" w14:textId="4BBC6DB0"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4"/>
          </w:p>
        </w:tc>
      </w:tr>
    </w:tbl>
    <w:p w14:paraId="4B0B6E44" w14:textId="247F5318"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F9307C" w:rsidRPr="00F9307C">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8A57E7"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07F80B6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8A57E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15" w:name="NumberRef7747400999"/>
        <w:bookmarkStart w:id="16" w:name="NumberRef2637929320"/>
        <w:tc>
          <w:tcPr>
            <w:tcW w:w="720" w:type="dxa"/>
            <w:shd w:val="clear" w:color="auto" w:fill="auto"/>
            <w:vAlign w:val="center"/>
          </w:tcPr>
          <w:p w14:paraId="5C4068F5" w14:textId="21990665"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5"/>
            <w:bookmarkEnd w:id="16"/>
          </w:p>
        </w:tc>
      </w:tr>
    </w:tbl>
    <w:p w14:paraId="6E6BDFA9" w14:textId="3D3E1E31"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6</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8</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8A57E7"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17" w:name="NumberRef2895624638"/>
        <w:bookmarkStart w:id="18" w:name="NumberRef5924582481"/>
        <w:tc>
          <w:tcPr>
            <w:tcW w:w="720" w:type="dxa"/>
            <w:shd w:val="clear" w:color="auto" w:fill="auto"/>
            <w:vAlign w:val="center"/>
          </w:tcPr>
          <w:p w14:paraId="5C10C76F" w14:textId="0B4A2278"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7"/>
            <w:bookmarkEnd w:id="18"/>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1FBE68B" w:rsidR="00A96D03" w:rsidRPr="005F087D" w:rsidRDefault="008A57E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19" w:name="NumberRef2439313531"/>
        <w:bookmarkStart w:id="20" w:name="NumberRef5338730812"/>
        <w:bookmarkStart w:id="21" w:name="NumberRef2060171962"/>
        <w:tc>
          <w:tcPr>
            <w:tcW w:w="720" w:type="dxa"/>
            <w:shd w:val="clear" w:color="auto" w:fill="auto"/>
            <w:vAlign w:val="center"/>
          </w:tcPr>
          <w:p w14:paraId="6BA51914" w14:textId="20A6C021"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9"/>
            <w:bookmarkEnd w:id="20"/>
            <w:bookmarkEnd w:id="21"/>
          </w:p>
        </w:tc>
      </w:tr>
    </w:tbl>
    <w:p w14:paraId="7552F288" w14:textId="36286B53"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F9307C" w:rsidRPr="00F9307C">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8A57E7"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8A57E7"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22" w:name="NumberRef1063696742"/>
        <w:tc>
          <w:tcPr>
            <w:tcW w:w="720" w:type="dxa"/>
            <w:shd w:val="clear" w:color="auto" w:fill="auto"/>
            <w:vAlign w:val="center"/>
          </w:tcPr>
          <w:p w14:paraId="442F3B00" w14:textId="290BE7C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2"/>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004788F7" w:rsidR="009436AF" w:rsidRPr="00097C0A" w:rsidRDefault="009436AF" w:rsidP="00097C0A">
            <w:pPr>
              <w:spacing w:before="120" w:after="0" w:line="480" w:lineRule="auto"/>
              <w:ind w:left="360" w:right="288"/>
              <w:jc w:val="both"/>
              <w:rPr>
                <w:rFonts w:ascii="Times New Roman" w:hAnsi="Times New Roman" w:cs="Times New Roman"/>
              </w:rPr>
            </w:pPr>
            <w:bookmarkStart w:id="23"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23"/>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944CDB">
            <w:pPr>
              <w:tabs>
                <w:tab w:val="right" w:pos="9036"/>
              </w:tabs>
              <w:spacing w:after="360" w:line="120" w:lineRule="auto"/>
              <w:ind w:left="360" w:right="360"/>
              <w:jc w:val="both"/>
              <w:rPr>
                <w:rFonts w:ascii="Times New Roman" w:hAnsi="Times New Roman" w:cs="Times New Roman"/>
                <w:u w:val="single"/>
              </w:rPr>
            </w:pPr>
            <w:r w:rsidRPr="005F087D">
              <w:rPr>
                <w:rFonts w:ascii="Times New Roman" w:hAnsi="Times New Roman" w:cs="Times New Roman"/>
                <w:color w:val="7F7F7F" w:themeColor="text1" w:themeTint="80"/>
                <w:u w:val="single"/>
              </w:rPr>
              <w:t xml:space="preserve">  </w:t>
            </w:r>
            <w:r w:rsidRPr="00097C0A">
              <w:rPr>
                <w:rFonts w:ascii="Times New Roman" w:hAnsi="Times New Roman" w:cs="Times New Roman"/>
                <w:color w:val="7F7F7F" w:themeColor="text1" w:themeTint="80"/>
                <w:u w:val="single"/>
              </w:rPr>
              <w:tab/>
            </w:r>
          </w:p>
        </w:tc>
      </w:tr>
    </w:tbl>
    <w:p w14:paraId="65D0F33E" w14:textId="054B83C8"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1</w:t>
      </w:r>
      <w:r w:rsidR="00F9307C"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8A57E7"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24" w:name="NumberRef535045266"/>
        <w:bookmarkStart w:id="25" w:name="NumberRef5891630054"/>
        <w:bookmarkStart w:id="26" w:name="NumberRef6951155066"/>
        <w:bookmarkStart w:id="27" w:name="NumberRef7127304673"/>
        <w:tc>
          <w:tcPr>
            <w:tcW w:w="720" w:type="dxa"/>
            <w:shd w:val="clear" w:color="auto" w:fill="auto"/>
            <w:vAlign w:val="center"/>
          </w:tcPr>
          <w:p w14:paraId="40495A0C" w14:textId="4F5EF356"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4"/>
            <w:bookmarkEnd w:id="25"/>
            <w:bookmarkEnd w:id="26"/>
            <w:bookmarkEnd w:id="27"/>
          </w:p>
        </w:tc>
      </w:tr>
    </w:tbl>
    <w:p w14:paraId="2C8C0E9E" w14:textId="74F4C6C3" w:rsidR="00A30C83" w:rsidRDefault="00A87C89" w:rsidP="00097C0A">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8A57E7" w:rsidP="00A87C89">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A87C89">
            <w:pPr>
              <w:spacing w:after="0" w:line="48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A87C89">
            <w:pPr>
              <w:spacing w:after="0" w:line="480" w:lineRule="auto"/>
              <w:rPr>
                <w:rFonts w:ascii="Times New Roman" w:hAnsi="Times New Roman" w:cs="Times New Roman"/>
              </w:rPr>
            </w:pPr>
            <m:oMathPara>
              <m:oMath>
                <m:r>
                  <m:rPr>
                    <m:sty m:val="bi"/>
                  </m:rPr>
                  <w:rPr>
                    <w:rFonts w:ascii="Cambria Math" w:eastAsiaTheme="minorEastAsia" w:hAnsi="Cambria Math" w:cs="Times New Roman"/>
                  </w:rPr>
                  <w:lastRenderedPageBreak/>
                  <m:t>l</m:t>
                </m:r>
              </m:oMath>
            </m:oMathPara>
          </w:p>
        </w:tc>
        <w:tc>
          <w:tcPr>
            <w:tcW w:w="7735" w:type="dxa"/>
            <w:vAlign w:val="center"/>
          </w:tcPr>
          <w:p w14:paraId="4269D5BF" w14:textId="731D0AFD" w:rsidR="00A87C89" w:rsidRPr="00097C0A" w:rsidRDefault="00A87C89" w:rsidP="00A87C89">
            <w:pPr>
              <w:spacing w:after="0" w:line="48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8A57E7" w:rsidP="00A87C89">
            <w:pPr>
              <w:spacing w:after="0" w:line="48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A87C89">
            <w:pPr>
              <w:spacing w:after="0" w:line="48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8A57E7" w:rsidP="00A87C89">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8A57E7" w:rsidP="00A87C89">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8A57E7" w:rsidP="00A87C89">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3949910"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2C1FA156"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D44DE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5AB0E8D5"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qrt5bpra","properties":{"formattedCitation":"{\\rtf \\uc0\\u160{}[6]}","plainCitation":" [6]"},"citationItems":[{"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992273" w:rsidRPr="00992273">
        <w:rPr>
          <w:rFonts w:ascii="Times New Roman" w:hAnsi="Times New Roman" w:cs="Times New Roman"/>
          <w:szCs w:val="24"/>
        </w:rPr>
        <w:t> [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8A57E7"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8A57E7"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28" w:name="NumberRef9800032377"/>
        <w:tc>
          <w:tcPr>
            <w:tcW w:w="720" w:type="dxa"/>
            <w:shd w:val="clear" w:color="auto" w:fill="auto"/>
            <w:vAlign w:val="center"/>
          </w:tcPr>
          <w:p w14:paraId="43C7D7AB" w14:textId="2EC8549D"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8"/>
          </w:p>
        </w:tc>
      </w:tr>
    </w:tbl>
    <w:p w14:paraId="3A873C23" w14:textId="77777777" w:rsidR="005E304D" w:rsidRPr="00097C0A" w:rsidRDefault="005E304D" w:rsidP="00097C0A">
      <w:pPr>
        <w:pStyle w:val="ListParagraph"/>
        <w:spacing w:line="480" w:lineRule="auto"/>
        <w:jc w:val="both"/>
        <w:rPr>
          <w:rFonts w:ascii="Times New Roman" w:eastAsiaTheme="minorEastAsia" w:hAnsi="Times New Roman" w:cs="Times New Roman"/>
        </w:rPr>
      </w:pPr>
    </w:p>
    <w:p w14:paraId="5B785DBA" w14:textId="76B8AA2F"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4C23F9" w:rsidRDefault="006302C0" w:rsidP="00097C0A">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 xml:space="preserve">3.5 </w:t>
      </w:r>
      <w:r w:rsidR="00B51415" w:rsidRPr="004C23F9">
        <w:rPr>
          <w:rFonts w:ascii="Times New Roman" w:hAnsi="Times New Roman" w:cs="Times New Roman"/>
          <w:b/>
          <w:color w:val="000000" w:themeColor="text1"/>
        </w:rPr>
        <w:t>Image</w:t>
      </w:r>
      <w:r w:rsidR="00A37A7F" w:rsidRPr="004C23F9">
        <w:rPr>
          <w:rFonts w:ascii="Times New Roman" w:hAnsi="Times New Roman" w:cs="Times New Roman"/>
          <w:b/>
          <w:color w:val="000000" w:themeColor="text1"/>
        </w:rPr>
        <w:t xml:space="preserve"> formation</w:t>
      </w:r>
      <w:r w:rsidR="000C7573" w:rsidRPr="004C23F9">
        <w:rPr>
          <w:rFonts w:ascii="Times New Roman" w:hAnsi="Times New Roman" w:cs="Times New Roman"/>
          <w:b/>
          <w:color w:val="000000" w:themeColor="text1"/>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36D236EA"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kb8dnt6ru","properties":{"formattedCitation":"{\\rtf \\uc0\\u160{}[8,9]}","plainCitation":" [8,9]"},"citationItems":[{"id":428,"uris":["http://zotero.org/users/534258/items/CZ3R3NGB"],"uri":["http://zotero.org/users/534258/items/CZ3R3NGB"],"itemData":{"id":428,"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6,"uris":["http://zotero.org/users/534258/items/U8S599HP"],"uri":["http://zotero.org/users/534258/items/U8S599HP"],"itemData":{"id":2916,"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7A2462" w:rsidRPr="007A2462">
        <w:rPr>
          <w:rFonts w:ascii="Times New Roman" w:hAnsi="Times New Roman" w:cs="Times New Roman"/>
          <w:szCs w:val="24"/>
        </w:rPr>
        <w:t> [8,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lastRenderedPageBreak/>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7777777"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8A57E7"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29" w:name="NumberRef8144900203"/>
        <w:bookmarkStart w:id="30" w:name="NumberRef453527570"/>
        <w:bookmarkStart w:id="31" w:name="NumberRef8298016191"/>
        <w:bookmarkStart w:id="32" w:name="NumberRef7536880970"/>
        <w:tc>
          <w:tcPr>
            <w:tcW w:w="720" w:type="dxa"/>
            <w:shd w:val="clear" w:color="auto" w:fill="auto"/>
            <w:vAlign w:val="center"/>
          </w:tcPr>
          <w:p w14:paraId="36DDE1FC" w14:textId="75660EB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9"/>
            <w:bookmarkEnd w:id="30"/>
            <w:bookmarkEnd w:id="31"/>
            <w:bookmarkEnd w:id="32"/>
          </w:p>
        </w:tc>
      </w:tr>
    </w:tbl>
    <w:p w14:paraId="40C66928" w14:textId="21D40A36"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4"/>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097C0A">
            <w:pPr>
              <w:spacing w:before="120" w:after="0" w:line="480" w:lineRule="auto"/>
              <w:ind w:left="360" w:right="288"/>
              <w:jc w:val="both"/>
              <w:rPr>
                <w:rFonts w:ascii="Times New Roman" w:hAnsi="Times New Roman" w:cs="Times New Roman"/>
              </w:rPr>
            </w:pPr>
            <w:bookmarkStart w:id="33"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33"/>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 xml:space="preserve">on image </w:t>
            </w:r>
            <w:proofErr w:type="gramStart"/>
            <w:r w:rsidR="00273035" w:rsidRPr="00097C0A">
              <w:rPr>
                <w:rFonts w:ascii="Times New Roman" w:eastAsiaTheme="minorEastAsia" w:hAnsi="Times New Roman" w:cs="Times New Roman"/>
              </w:rPr>
              <w:t>plane</w:t>
            </w:r>
            <w:r w:rsidR="0023292A" w:rsidRPr="00097C0A">
              <w:rPr>
                <w:rFonts w:ascii="Times New Roman" w:eastAsiaTheme="minorEastAsia" w:hAnsi="Times New Roman" w:cs="Times New Roman"/>
              </w:rPr>
              <w:t>.</w:t>
            </w:r>
            <w:proofErr w:type="gramEnd"/>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944CDB">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8A57E7"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34" w:name="NumberRef4140326977"/>
        <w:bookmarkStart w:id="35" w:name="NumberRef3019480109"/>
        <w:tc>
          <w:tcPr>
            <w:tcW w:w="720" w:type="dxa"/>
            <w:shd w:val="clear" w:color="auto" w:fill="auto"/>
            <w:vAlign w:val="center"/>
          </w:tcPr>
          <w:p w14:paraId="1B3FA4E8" w14:textId="5CED18FF"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4"/>
            <w:bookmarkEnd w:id="35"/>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16C1A9C8"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8A57E7"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36" w:name="NumberRef7090379000"/>
        <w:tc>
          <w:tcPr>
            <w:tcW w:w="720" w:type="dxa"/>
            <w:shd w:val="clear" w:color="auto" w:fill="auto"/>
            <w:vAlign w:val="center"/>
          </w:tcPr>
          <w:p w14:paraId="1BD40E05" w14:textId="16506C6F"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4B45ECDC" w14:textId="15D2346D"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6</w:t>
      </w:r>
      <w:r w:rsidR="00F9307C"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8A57E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37" w:name="NumberRef5960945487"/>
        <w:tc>
          <w:tcPr>
            <w:tcW w:w="720" w:type="dxa"/>
            <w:shd w:val="clear" w:color="auto" w:fill="auto"/>
            <w:vAlign w:val="center"/>
          </w:tcPr>
          <w:p w14:paraId="181C1F4E" w14:textId="3487A76D"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p>
        </w:tc>
      </w:tr>
    </w:tbl>
    <w:p w14:paraId="52F90F37" w14:textId="5873E5CE"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8A57E7"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02C7CC46"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03E41454"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5</w:t>
      </w:r>
      <w:r w:rsidR="00F9307C"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8A57E7"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8A57E7"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38" w:name="NumberRef140176415"/>
        <w:tc>
          <w:tcPr>
            <w:tcW w:w="702" w:type="dxa"/>
            <w:shd w:val="clear" w:color="auto" w:fill="auto"/>
            <w:vAlign w:val="center"/>
          </w:tcPr>
          <w:p w14:paraId="10DC901F" w14:textId="64657E57"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8"/>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097C0A">
            <w:pPr>
              <w:spacing w:before="120" w:after="0" w:line="480" w:lineRule="auto"/>
              <w:ind w:left="360" w:right="288"/>
              <w:jc w:val="both"/>
              <w:rPr>
                <w:rFonts w:ascii="Times New Roman" w:hAnsi="Times New Roman" w:cs="Times New Roman"/>
              </w:rPr>
            </w:pPr>
            <w:bookmarkStart w:id="39"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39"/>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w:t>
            </w:r>
            <w:proofErr w:type="gramStart"/>
            <w:r w:rsidRPr="00097C0A">
              <w:rPr>
                <w:rFonts w:ascii="Times New Roman" w:eastAsiaTheme="minorEastAsia" w:hAnsi="Times New Roman" w:cs="Times New Roman"/>
              </w:rPr>
              <w:t>plane</w:t>
            </w:r>
            <w:r w:rsidR="0023292A" w:rsidRPr="00097C0A">
              <w:rPr>
                <w:rFonts w:ascii="Times New Roman" w:eastAsiaTheme="minorEastAsia" w:hAnsi="Times New Roman" w:cs="Times New Roman"/>
              </w:rPr>
              <w:t>.</w:t>
            </w:r>
            <w:proofErr w:type="gramEnd"/>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944CDB">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CFB405C" w14:textId="25C38C85"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9</w:t>
      </w:r>
      <w:r w:rsidR="00F9307C"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7</w:t>
      </w:r>
      <w:r w:rsidR="00F9307C"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8A57E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40" w:name="NumberRef7904800177"/>
        <w:tc>
          <w:tcPr>
            <w:tcW w:w="720" w:type="dxa"/>
            <w:shd w:val="clear" w:color="auto" w:fill="auto"/>
            <w:vAlign w:val="center"/>
          </w:tcPr>
          <w:p w14:paraId="164AA0B9" w14:textId="768A23C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0"/>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41" w:name="NumberRef7607235909"/>
        <w:tc>
          <w:tcPr>
            <w:tcW w:w="720" w:type="dxa"/>
            <w:shd w:val="clear" w:color="auto" w:fill="auto"/>
            <w:vAlign w:val="center"/>
          </w:tcPr>
          <w:p w14:paraId="4F7FF98E" w14:textId="2715785E"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21</w:instrText>
              </w:r>
            </w:fldSimple>
            <w:r>
              <w:instrText>)</w:instrText>
            </w:r>
            <w:r>
              <w:fldChar w:fldCharType="end"/>
            </w:r>
            <w:bookmarkEnd w:id="41"/>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8A57E7"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3B5C458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09464F51"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42" w:name="NumberRef8327301741"/>
        <w:tc>
          <w:tcPr>
            <w:tcW w:w="720" w:type="dxa"/>
            <w:shd w:val="clear" w:color="auto" w:fill="auto"/>
            <w:vAlign w:val="center"/>
          </w:tcPr>
          <w:p w14:paraId="70A13394" w14:textId="31056D7E"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2"/>
          </w:p>
        </w:tc>
      </w:tr>
    </w:tbl>
    <w:p w14:paraId="12AAB329" w14:textId="4F4214DD"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3</w:t>
      </w:r>
      <w:r w:rsidR="00F9307C"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F9307C" w:rsidRPr="00F9307C">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0</w:t>
      </w:r>
      <w:r w:rsidR="00F9307C"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w:proofErr w:type="gramStart"/>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and</w:t>
      </w:r>
      <w:proofErr w:type="gramEnd"/>
      <w:r w:rsidRPr="00097C0A">
        <w:rPr>
          <w:rFonts w:ascii="Times New Roman" w:eastAsiaTheme="minorEastAsia" w:hAnsi="Times New Roman" w:cs="Times New Roman"/>
        </w:rPr>
        <w:t xml:space="preserve">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8A57E7"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43" w:name="NumberRef4687001109"/>
        <w:bookmarkStart w:id="44" w:name="NumberRef8626193404"/>
        <w:bookmarkStart w:id="45" w:name="NumberRef3735361695"/>
        <w:tc>
          <w:tcPr>
            <w:tcW w:w="720" w:type="dxa"/>
            <w:shd w:val="clear" w:color="auto" w:fill="auto"/>
            <w:vAlign w:val="center"/>
          </w:tcPr>
          <w:p w14:paraId="1BC63F72" w14:textId="0343D0F4"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3"/>
            <w:bookmarkEnd w:id="44"/>
            <w:bookmarkEnd w:id="45"/>
          </w:p>
        </w:tc>
      </w:tr>
    </w:tbl>
    <w:p w14:paraId="40944980" w14:textId="70038282"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4</w:t>
      </w:r>
      <w:r w:rsidR="00F9307C"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178BA" w:rsidRPr="000178BA">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o4cprqt6s","properties":{"formattedCitation":"{\\rtf \\uc0\\u160{}[10]}","plainCitation":" [10]"},"citationItems":[{"id":974,"uris":["http://zotero.org/users/534258/items/T8WZEX4T"],"uri":["http://zotero.org/users/534258/items/T8WZEX4T"],"itemData":{"id":974,"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B730C5" w:rsidRPr="00B730C5">
        <w:rPr>
          <w:rFonts w:ascii="Times New Roman" w:hAnsi="Times New Roman" w:cs="Times New Roman"/>
          <w:szCs w:val="24"/>
        </w:rPr>
        <w:t> [1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8A57E7"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46" w:name="NumberRef2981654406"/>
        <w:tc>
          <w:tcPr>
            <w:tcW w:w="720" w:type="dxa"/>
            <w:shd w:val="clear" w:color="auto" w:fill="auto"/>
            <w:vAlign w:val="center"/>
          </w:tcPr>
          <w:p w14:paraId="74AC3F41" w14:textId="1093428B"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8A57E7"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47" w:name="NumberRef187583566"/>
        <w:bookmarkStart w:id="48" w:name="NumberRef2103686333"/>
        <w:tc>
          <w:tcPr>
            <w:tcW w:w="720" w:type="dxa"/>
            <w:shd w:val="clear" w:color="auto" w:fill="auto"/>
            <w:vAlign w:val="center"/>
          </w:tcPr>
          <w:p w14:paraId="3E610A63" w14:textId="39C04E5B"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7"/>
            <w:bookmarkEnd w:id="48"/>
          </w:p>
        </w:tc>
      </w:tr>
    </w:tbl>
    <w:p w14:paraId="77395086" w14:textId="05EB9A0A"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8A57E7"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49" w:name="NumberRef739533305"/>
        <w:bookmarkStart w:id="50" w:name="NumberRef1054526567"/>
        <w:bookmarkStart w:id="51" w:name="NumberRef3316944242"/>
        <w:bookmarkStart w:id="52" w:name="NumberRef1282498837"/>
        <w:bookmarkStart w:id="53" w:name="NumberRef9619531631"/>
        <w:bookmarkStart w:id="54" w:name="NumberRef8714458346"/>
        <w:bookmarkStart w:id="55" w:name="NumberRef562368631"/>
        <w:bookmarkStart w:id="56" w:name="NumberRef7671116590"/>
        <w:tc>
          <w:tcPr>
            <w:tcW w:w="720" w:type="dxa"/>
            <w:shd w:val="clear" w:color="auto" w:fill="auto"/>
            <w:vAlign w:val="center"/>
          </w:tcPr>
          <w:p w14:paraId="3E8ABC0B" w14:textId="5952E05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9"/>
            <w:bookmarkEnd w:id="50"/>
            <w:bookmarkEnd w:id="51"/>
            <w:bookmarkEnd w:id="52"/>
            <w:bookmarkEnd w:id="53"/>
            <w:bookmarkEnd w:id="54"/>
            <w:bookmarkEnd w:id="55"/>
            <w:bookmarkEnd w:id="56"/>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9042F6">
        <w:tc>
          <w:tcPr>
            <w:tcW w:w="895" w:type="dxa"/>
            <w:shd w:val="clear" w:color="auto" w:fill="F2F2F2" w:themeFill="background1" w:themeFillShade="F2"/>
            <w:vAlign w:val="center"/>
          </w:tcPr>
          <w:p w14:paraId="500C2433" w14:textId="6B4ACE5B" w:rsidR="00713EFF" w:rsidRPr="00097C0A" w:rsidRDefault="008A57E7" w:rsidP="00757137">
            <w:pPr>
              <w:spacing w:after="0" w:line="48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757137">
            <w:pPr>
              <w:spacing w:after="0" w:line="48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9042F6">
        <w:tc>
          <w:tcPr>
            <w:tcW w:w="895" w:type="dxa"/>
            <w:shd w:val="clear" w:color="auto" w:fill="F2F2F2" w:themeFill="background1" w:themeFillShade="F2"/>
            <w:vAlign w:val="center"/>
          </w:tcPr>
          <w:p w14:paraId="68F875E7" w14:textId="0555F6B1" w:rsidR="00713EFF" w:rsidRPr="00097C0A" w:rsidRDefault="008A57E7" w:rsidP="00757137">
            <w:pPr>
              <w:spacing w:after="0" w:line="48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632CEBA0" w:rsidR="00713EFF" w:rsidRPr="00097C0A" w:rsidRDefault="00112D6F" w:rsidP="00757137">
            <w:pPr>
              <w:spacing w:after="0" w:line="48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9042F6">
        <w:tc>
          <w:tcPr>
            <w:tcW w:w="895" w:type="dxa"/>
            <w:shd w:val="clear" w:color="auto" w:fill="F2F2F2" w:themeFill="background1" w:themeFillShade="F2"/>
            <w:vAlign w:val="center"/>
          </w:tcPr>
          <w:p w14:paraId="5C5B2640" w14:textId="77777777" w:rsidR="00713EFF" w:rsidRPr="00097C0A" w:rsidRDefault="008A57E7" w:rsidP="00757137">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9042F6">
        <w:tc>
          <w:tcPr>
            <w:tcW w:w="895" w:type="dxa"/>
            <w:shd w:val="clear" w:color="auto" w:fill="F2F2F2" w:themeFill="background1" w:themeFillShade="F2"/>
            <w:vAlign w:val="center"/>
          </w:tcPr>
          <w:p w14:paraId="7D7BAF20" w14:textId="77777777" w:rsidR="00713EFF" w:rsidRPr="00097C0A" w:rsidRDefault="008A57E7" w:rsidP="00757137">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9042F6">
        <w:tc>
          <w:tcPr>
            <w:tcW w:w="895" w:type="dxa"/>
            <w:shd w:val="clear" w:color="auto" w:fill="F2F2F2" w:themeFill="background1" w:themeFillShade="F2"/>
            <w:vAlign w:val="center"/>
          </w:tcPr>
          <w:p w14:paraId="1F2738FB" w14:textId="77777777" w:rsidR="00713EFF" w:rsidRPr="00097C0A" w:rsidRDefault="008A57E7" w:rsidP="00757137">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9042F6">
        <w:tc>
          <w:tcPr>
            <w:tcW w:w="895" w:type="dxa"/>
            <w:shd w:val="clear" w:color="auto" w:fill="F2F2F2" w:themeFill="background1" w:themeFillShade="F2"/>
            <w:vAlign w:val="center"/>
          </w:tcPr>
          <w:p w14:paraId="1E4ECC74" w14:textId="77777777" w:rsidR="00713EFF" w:rsidRPr="00097C0A" w:rsidRDefault="008A57E7" w:rsidP="00757137">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9042F6">
        <w:tc>
          <w:tcPr>
            <w:tcW w:w="895" w:type="dxa"/>
            <w:shd w:val="clear" w:color="auto" w:fill="F2F2F2" w:themeFill="background1" w:themeFillShade="F2"/>
            <w:vAlign w:val="center"/>
          </w:tcPr>
          <w:p w14:paraId="7700C045" w14:textId="77777777" w:rsidR="00713EFF" w:rsidRPr="00097C0A" w:rsidRDefault="008A57E7" w:rsidP="00757137">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9042F6">
        <w:tc>
          <w:tcPr>
            <w:tcW w:w="895" w:type="dxa"/>
            <w:shd w:val="clear" w:color="auto" w:fill="F2F2F2" w:themeFill="background1" w:themeFillShade="F2"/>
            <w:vAlign w:val="center"/>
          </w:tcPr>
          <w:p w14:paraId="17205F95" w14:textId="77777777" w:rsidR="00713EFF" w:rsidRPr="00097C0A" w:rsidRDefault="008A57E7" w:rsidP="00757137">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9042F6">
        <w:tc>
          <w:tcPr>
            <w:tcW w:w="895" w:type="dxa"/>
            <w:shd w:val="clear" w:color="auto" w:fill="F2F2F2" w:themeFill="background1" w:themeFillShade="F2"/>
            <w:vAlign w:val="center"/>
          </w:tcPr>
          <w:p w14:paraId="0CA338F6" w14:textId="604344BE" w:rsidR="00112D6F" w:rsidRPr="00097C0A" w:rsidRDefault="008A57E7" w:rsidP="00757137">
            <w:pPr>
              <w:spacing w:after="0" w:line="48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757137">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9042F6">
        <w:tc>
          <w:tcPr>
            <w:tcW w:w="895" w:type="dxa"/>
            <w:shd w:val="clear" w:color="auto" w:fill="F2F2F2" w:themeFill="background1" w:themeFillShade="F2"/>
            <w:vAlign w:val="center"/>
          </w:tcPr>
          <w:p w14:paraId="29EA7156" w14:textId="77777777" w:rsidR="00713EFF" w:rsidRPr="00097C0A" w:rsidRDefault="008A57E7" w:rsidP="00757137">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9042F6">
        <w:tc>
          <w:tcPr>
            <w:tcW w:w="895" w:type="dxa"/>
            <w:shd w:val="clear" w:color="auto" w:fill="F2F2F2" w:themeFill="background1" w:themeFillShade="F2"/>
            <w:vAlign w:val="center"/>
          </w:tcPr>
          <w:p w14:paraId="4707AE45" w14:textId="570C2A25" w:rsidR="00075DCB" w:rsidRPr="00097C0A" w:rsidRDefault="008A57E7" w:rsidP="00757137">
            <w:pPr>
              <w:spacing w:after="0" w:line="48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757137">
            <w:pPr>
              <w:spacing w:after="0" w:line="48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811"/>
        <w:tblOverlap w:val="never"/>
        <w:tblW w:w="0" w:type="auto"/>
        <w:tblLook w:val="04A0" w:firstRow="1" w:lastRow="0" w:firstColumn="1" w:lastColumn="0" w:noHBand="0" w:noVBand="1"/>
      </w:tblPr>
      <w:tblGrid>
        <w:gridCol w:w="8640"/>
      </w:tblGrid>
      <w:tr w:rsidR="00E07B9C" w:rsidRPr="00097C0A" w14:paraId="7D52CBBA" w14:textId="77777777" w:rsidTr="0077630D">
        <w:tc>
          <w:tcPr>
            <w:tcW w:w="8640" w:type="dxa"/>
          </w:tcPr>
          <w:p w14:paraId="4CBCAD57" w14:textId="77777777" w:rsidR="00E07B9C" w:rsidRPr="00097C0A" w:rsidRDefault="00E07B9C" w:rsidP="0077630D">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77630D">
        <w:tc>
          <w:tcPr>
            <w:tcW w:w="8640" w:type="dxa"/>
          </w:tcPr>
          <w:p w14:paraId="6C5E98B3" w14:textId="74738A05" w:rsidR="00E07B9C" w:rsidRPr="00097C0A" w:rsidRDefault="00E07B9C" w:rsidP="0077630D">
            <w:pPr>
              <w:spacing w:before="120" w:after="0" w:line="480" w:lineRule="auto"/>
              <w:ind w:left="360" w:right="288"/>
              <w:jc w:val="both"/>
              <w:rPr>
                <w:rFonts w:ascii="Times New Roman" w:hAnsi="Times New Roman" w:cs="Times New Roman"/>
              </w:rPr>
            </w:pPr>
            <w:bookmarkStart w:id="57"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57"/>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77630D">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55F938A8" w14:textId="0D635B84" w:rsidR="00450845" w:rsidRPr="004C23F9" w:rsidRDefault="00450845" w:rsidP="004C23F9">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3.6 Verification of imaging equation in Zemax</w:t>
      </w:r>
    </w:p>
    <w:p w14:paraId="0050DDC1" w14:textId="4D751123"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6A3EC5" w:rsidRPr="006A3EC5">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975"/>
        <w:gridCol w:w="2070"/>
        <w:gridCol w:w="2160"/>
        <w:gridCol w:w="2425"/>
      </w:tblGrid>
      <w:tr w:rsidR="00E07B9C" w:rsidRPr="00097C0A" w14:paraId="6771684E" w14:textId="77777777" w:rsidTr="006A3EC5">
        <w:tc>
          <w:tcPr>
            <w:tcW w:w="8630" w:type="dxa"/>
            <w:gridSpan w:val="4"/>
            <w:tcBorders>
              <w:top w:val="nil"/>
              <w:left w:val="nil"/>
              <w:bottom w:val="single" w:sz="4" w:space="0" w:color="A6A6A6" w:themeColor="background1" w:themeShade="A6"/>
              <w:right w:val="nil"/>
            </w:tcBorders>
            <w:shd w:val="clear" w:color="auto" w:fill="auto"/>
            <w:vAlign w:val="center"/>
          </w:tcPr>
          <w:p w14:paraId="1A6D2000" w14:textId="51360E03" w:rsidR="00E07B9C" w:rsidRPr="00097C0A" w:rsidRDefault="00E07B9C" w:rsidP="00FC08C1">
            <w:pPr>
              <w:spacing w:after="0" w:line="480" w:lineRule="auto"/>
              <w:ind w:left="163" w:right="288"/>
              <w:jc w:val="both"/>
              <w:rPr>
                <w:rFonts w:ascii="Times New Roman" w:hAnsi="Times New Roman" w:cs="Times New Roman"/>
              </w:rPr>
            </w:pPr>
            <w:bookmarkStart w:id="58" w:name="Table_3_1"/>
            <w:r w:rsidRPr="00097C0A">
              <w:rPr>
                <w:rFonts w:ascii="Times New Roman" w:hAnsi="Times New Roman" w:cs="Times New Roman"/>
                <w:b/>
                <w:color w:val="0070C0"/>
              </w:rPr>
              <w:t>Table 3.1</w:t>
            </w:r>
            <w:bookmarkEnd w:id="58"/>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6A3EC5">
        <w:tc>
          <w:tcPr>
            <w:tcW w:w="19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6A3EC5">
            <w:pPr>
              <w:spacing w:after="0" w:line="48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w:t>
            </w:r>
            <w:proofErr w:type="gramStart"/>
            <w:r w:rsidRPr="00097C0A">
              <w:rPr>
                <w:rFonts w:ascii="Times New Roman" w:eastAsiaTheme="minorEastAsia" w:hAnsi="Times New Roman" w:cs="Times New Roman"/>
              </w:rPr>
              <w:t>point</w:t>
            </w:r>
            <w:proofErr w:type="gramEnd"/>
            <w:r w:rsidRPr="00097C0A">
              <w:rPr>
                <w:rFonts w:ascii="Times New Roman" w:eastAsiaTheme="minorEastAsia" w:hAnsi="Times New Roman" w:cs="Times New Roman"/>
              </w:rPr>
              <w:t xml:space="preserv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1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w:t>
            </w:r>
            <w:proofErr w:type="gramStart"/>
            <w:r w:rsidRPr="00097C0A">
              <w:rPr>
                <w:rFonts w:ascii="Times New Roman" w:eastAsiaTheme="minorEastAsia" w:hAnsi="Times New Roman" w:cs="Times New Roman"/>
              </w:rPr>
              <w:t>point</w:t>
            </w:r>
            <w:proofErr w:type="gramEnd"/>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6A3EC5">
        <w:tc>
          <w:tcPr>
            <w:tcW w:w="1975" w:type="dxa"/>
            <w:tcBorders>
              <w:top w:val="single" w:sz="4" w:space="0" w:color="A6A6A6" w:themeColor="background1" w:themeShade="A6"/>
            </w:tcBorders>
            <w:vAlign w:val="center"/>
          </w:tcPr>
          <w:p w14:paraId="4D135760" w14:textId="36A981B4"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70" w:type="dxa"/>
            <w:tcBorders>
              <w:top w:val="single" w:sz="4" w:space="0" w:color="A6A6A6" w:themeColor="background1" w:themeShade="A6"/>
            </w:tcBorders>
            <w:vAlign w:val="center"/>
          </w:tcPr>
          <w:p w14:paraId="7A0BE25A" w14:textId="566FA3D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160" w:type="dxa"/>
            <w:tcBorders>
              <w:top w:val="single" w:sz="4" w:space="0" w:color="A6A6A6" w:themeColor="background1" w:themeShade="A6"/>
            </w:tcBorders>
            <w:vAlign w:val="center"/>
          </w:tcPr>
          <w:p w14:paraId="34F786CA" w14:textId="0E526369"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25" w:type="dxa"/>
            <w:tcBorders>
              <w:top w:val="single" w:sz="4" w:space="0" w:color="A6A6A6" w:themeColor="background1" w:themeShade="A6"/>
            </w:tcBorders>
            <w:vAlign w:val="center"/>
          </w:tcPr>
          <w:p w14:paraId="16FAC309" w14:textId="63C208E6"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6A3EC5">
        <w:tc>
          <w:tcPr>
            <w:tcW w:w="1975" w:type="dxa"/>
            <w:vAlign w:val="center"/>
          </w:tcPr>
          <w:p w14:paraId="2F618280" w14:textId="2B36A6AA"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70" w:type="dxa"/>
            <w:vAlign w:val="center"/>
          </w:tcPr>
          <w:p w14:paraId="4AD82A23" w14:textId="13B6B650"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160" w:type="dxa"/>
            <w:vAlign w:val="center"/>
          </w:tcPr>
          <w:p w14:paraId="61D55F0C" w14:textId="722899F0"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25" w:type="dxa"/>
            <w:vAlign w:val="center"/>
          </w:tcPr>
          <w:p w14:paraId="51AC437F" w14:textId="579035B2"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6A3EC5">
        <w:tc>
          <w:tcPr>
            <w:tcW w:w="1975" w:type="dxa"/>
            <w:vAlign w:val="center"/>
          </w:tcPr>
          <w:p w14:paraId="7F03BC89" w14:textId="0D9A6289"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70" w:type="dxa"/>
            <w:vAlign w:val="center"/>
          </w:tcPr>
          <w:p w14:paraId="4D64D8C4" w14:textId="485546E6" w:rsidR="00B06B88" w:rsidRPr="00757137" w:rsidRDefault="00964B36"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160" w:type="dxa"/>
            <w:vAlign w:val="center"/>
          </w:tcPr>
          <w:p w14:paraId="30DCC0EE" w14:textId="2B20CFAC" w:rsidR="00B06B88" w:rsidRPr="00757137" w:rsidRDefault="00964B36"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25" w:type="dxa"/>
            <w:vAlign w:val="center"/>
          </w:tcPr>
          <w:p w14:paraId="1FE22941" w14:textId="595BA1E4"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6A3EC5">
        <w:tc>
          <w:tcPr>
            <w:tcW w:w="1975" w:type="dxa"/>
            <w:vAlign w:val="center"/>
          </w:tcPr>
          <w:p w14:paraId="6010B3CD" w14:textId="04F65E80"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70" w:type="dxa"/>
            <w:vAlign w:val="center"/>
          </w:tcPr>
          <w:p w14:paraId="7BCE9FE7" w14:textId="637CD43B"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160" w:type="dxa"/>
            <w:vAlign w:val="center"/>
          </w:tcPr>
          <w:p w14:paraId="40D9585B" w14:textId="1FEA9BB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25" w:type="dxa"/>
            <w:vAlign w:val="center"/>
          </w:tcPr>
          <w:p w14:paraId="6D1F6336" w14:textId="186EE1D4"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6A3EC5">
        <w:tc>
          <w:tcPr>
            <w:tcW w:w="1975" w:type="dxa"/>
            <w:vAlign w:val="center"/>
          </w:tcPr>
          <w:p w14:paraId="4985856A" w14:textId="6400BBCC"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70" w:type="dxa"/>
            <w:vAlign w:val="center"/>
          </w:tcPr>
          <w:p w14:paraId="225C03FC" w14:textId="46E6CBFA"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160" w:type="dxa"/>
            <w:vAlign w:val="center"/>
          </w:tcPr>
          <w:p w14:paraId="3F11912C" w14:textId="27C1694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25" w:type="dxa"/>
            <w:vAlign w:val="center"/>
          </w:tcPr>
          <w:p w14:paraId="1FFB086C" w14:textId="33A8DA2C"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6A3EC5">
        <w:tc>
          <w:tcPr>
            <w:tcW w:w="1975" w:type="dxa"/>
            <w:vAlign w:val="center"/>
          </w:tcPr>
          <w:p w14:paraId="29F0DA3C" w14:textId="037A3FEA"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70" w:type="dxa"/>
            <w:vAlign w:val="center"/>
          </w:tcPr>
          <w:p w14:paraId="17F1013F" w14:textId="1F2C08EB"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160" w:type="dxa"/>
            <w:vAlign w:val="center"/>
          </w:tcPr>
          <w:p w14:paraId="13C99260" w14:textId="05316399"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25" w:type="dxa"/>
            <w:vAlign w:val="center"/>
          </w:tcPr>
          <w:p w14:paraId="3701211A" w14:textId="57619D01"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6A3EC5">
        <w:tc>
          <w:tcPr>
            <w:tcW w:w="1975" w:type="dxa"/>
            <w:vAlign w:val="center"/>
          </w:tcPr>
          <w:p w14:paraId="0E7F8873" w14:textId="54D31C8E"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70" w:type="dxa"/>
            <w:vAlign w:val="center"/>
          </w:tcPr>
          <w:p w14:paraId="4DA24F63" w14:textId="72643F08"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160" w:type="dxa"/>
            <w:vAlign w:val="center"/>
          </w:tcPr>
          <w:p w14:paraId="66CC57DD" w14:textId="4A68AF86"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25" w:type="dxa"/>
            <w:vAlign w:val="center"/>
          </w:tcPr>
          <w:p w14:paraId="48539D64" w14:textId="086FF838"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4C23F9" w:rsidRDefault="00AD08C6" w:rsidP="00AD08C6">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3.</w:t>
      </w:r>
      <w:r>
        <w:rPr>
          <w:rFonts w:ascii="Times New Roman" w:hAnsi="Times New Roman" w:cs="Times New Roman"/>
          <w:b/>
          <w:color w:val="000000" w:themeColor="text1"/>
        </w:rPr>
        <w:t>7</w:t>
      </w:r>
      <w:r w:rsidRPr="004C23F9">
        <w:rPr>
          <w:rFonts w:ascii="Times New Roman" w:hAnsi="Times New Roman" w:cs="Times New Roman"/>
          <w:b/>
          <w:color w:val="000000" w:themeColor="text1"/>
        </w:rPr>
        <w:t xml:space="preserve"> </w:t>
      </w:r>
      <w:r w:rsidR="009737D6">
        <w:rPr>
          <w:rFonts w:ascii="Times New Roman" w:hAnsi="Times New Roman" w:cs="Times New Roman"/>
          <w:b/>
          <w:color w:val="000000" w:themeColor="text1"/>
        </w:rPr>
        <w:t>G</w:t>
      </w:r>
      <w:r>
        <w:rPr>
          <w:rFonts w:ascii="Times New Roman" w:hAnsi="Times New Roman" w:cs="Times New Roman"/>
          <w:b/>
          <w:color w:val="000000" w:themeColor="text1"/>
        </w:rPr>
        <w:t xml:space="preserve">eometric </w:t>
      </w:r>
      <w:r w:rsidR="009737D6">
        <w:rPr>
          <w:rFonts w:ascii="Times New Roman" w:hAnsi="Times New Roman" w:cs="Times New Roman"/>
          <w:b/>
          <w:color w:val="000000" w:themeColor="text1"/>
        </w:rPr>
        <w:t xml:space="preserve">properties of </w:t>
      </w:r>
      <w:r>
        <w:rPr>
          <w:rFonts w:ascii="Times New Roman" w:hAnsi="Times New Roman" w:cs="Times New Roman"/>
          <w:b/>
          <w:color w:val="000000" w:themeColor="text1"/>
        </w:rPr>
        <w:t xml:space="preserve">images </w:t>
      </w:r>
      <w:r w:rsidR="009737D6">
        <w:rPr>
          <w:rFonts w:ascii="Times New Roman" w:hAnsi="Times New Roman" w:cs="Times New Roman"/>
          <w:b/>
          <w:color w:val="000000" w:themeColor="text1"/>
        </w:rPr>
        <w:t>under lens and image plane rotation</w:t>
      </w:r>
      <w:r>
        <w:rPr>
          <w:rFonts w:ascii="Times New Roman" w:hAnsi="Times New Roman" w:cs="Times New Roman"/>
          <w:b/>
          <w:color w:val="000000" w:themeColor="text1"/>
        </w:rPr>
        <w:t xml:space="preserve"> </w:t>
      </w:r>
    </w:p>
    <w:p w14:paraId="565BDC56" w14:textId="2E9FD024"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737D6" w:rsidRPr="009737D6">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 xml:space="preserve">on the nature of the geometric </w:t>
      </w:r>
      <w:r w:rsidR="00163FA2">
        <w:rPr>
          <w:rFonts w:ascii="Times New Roman" w:eastAsiaTheme="minorEastAsia" w:hAnsi="Times New Roman" w:cs="Times New Roman"/>
        </w:rPr>
        <w:lastRenderedPageBreak/>
        <w:t>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77777777"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17"/>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5843AF">
            <w:pPr>
              <w:spacing w:before="120" w:after="0" w:line="480" w:lineRule="auto"/>
              <w:ind w:left="360" w:right="288"/>
              <w:jc w:val="both"/>
              <w:rPr>
                <w:rFonts w:ascii="Times New Roman" w:hAnsi="Times New Roman" w:cs="Times New Roman"/>
              </w:rPr>
            </w:pPr>
            <w:bookmarkStart w:id="59"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59"/>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5843AF">
            <w:pPr>
              <w:tabs>
                <w:tab w:val="right" w:pos="9036"/>
              </w:tabs>
              <w:spacing w:after="360" w:line="120" w:lineRule="auto"/>
              <w:ind w:left="360" w:right="360"/>
              <w:jc w:val="both"/>
              <w:rPr>
                <w:rFonts w:ascii="Times New Roman" w:hAnsi="Times New Roman" w:cs="Times New Roman"/>
                <w:u w:val="single"/>
              </w:rPr>
            </w:pPr>
            <w:r w:rsidRPr="00FC08C1">
              <w:rPr>
                <w:rFonts w:ascii="Times New Roman" w:hAnsi="Times New Roman" w:cs="Times New Roman"/>
                <w:color w:val="808080" w:themeColor="background1" w:themeShade="80"/>
                <w:u w:val="single"/>
              </w:rPr>
              <w:t xml:space="preserve">  </w:t>
            </w:r>
            <w:r w:rsidRPr="00097C0A">
              <w:rPr>
                <w:rFonts w:ascii="Times New Roman" w:hAnsi="Times New Roman" w:cs="Times New Roman"/>
                <w:color w:val="7F7F7F" w:themeColor="text1" w:themeTint="80"/>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A larger value of the standard deviation indicates greater diversity in shifts, and hence greater </w:t>
      </w:r>
      <w:r w:rsidR="00814E51" w:rsidRPr="00097C0A">
        <w:rPr>
          <w:rFonts w:ascii="Times New Roman" w:eastAsiaTheme="minorEastAsia" w:hAnsi="Times New Roman" w:cs="Times New Roman"/>
        </w:rPr>
        <w:lastRenderedPageBreak/>
        <w:t>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In addition to the standard deviation, we also measure how much the centroid of the set 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27D6063C" w:rsidR="00FC08C1" w:rsidRPr="00FC08C1" w:rsidRDefault="008A57E7"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04552A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 xml:space="preserve">mapping </w:t>
      </w:r>
      <w:r w:rsidR="00A74472" w:rsidRPr="00C323F1">
        <w:rPr>
          <w:rFonts w:ascii="Times New Roman" w:eastAsiaTheme="minorEastAsia" w:hAnsi="Times New Roman" w:cs="Times New Roman"/>
        </w:rPr>
        <w:lastRenderedPageBreak/>
        <w:t>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10222CE8"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60" w:name="_3.7.2_Properties_of"/>
      <w:bookmarkEnd w:id="60"/>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FD99FD"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9DC1FE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49B6042B"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27355791"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38232D9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 xml:space="preserve">This is a very important property that can be used for several computational imaging techniques that rely </w:t>
      </w:r>
      <w:r>
        <w:rPr>
          <w:rFonts w:ascii="Times New Roman" w:eastAsiaTheme="minorEastAsia" w:hAnsi="Times New Roman" w:cs="Times New Roman"/>
        </w:rPr>
        <w:lastRenderedPageBreak/>
        <w:t>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05169929"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027AA317"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18"/>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944CDB">
            <w:pPr>
              <w:spacing w:before="120" w:after="0" w:line="480" w:lineRule="auto"/>
              <w:ind w:left="360" w:right="288"/>
              <w:jc w:val="both"/>
              <w:rPr>
                <w:rFonts w:ascii="Times New Roman" w:hAnsi="Times New Roman" w:cs="Times New Roman"/>
              </w:rPr>
            </w:pPr>
            <w:bookmarkStart w:id="61"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61"/>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19">
                            <a:extLst>
                              <a:ext uri="{BEBA8EAE-BF5A-486C-A8C5-ECC9F3942E4B}">
                                <a14:imgProps xmlns:a14="http://schemas.microsoft.com/office/drawing/2010/main">
                                  <a14:imgLayer r:embed="rId20">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3303D27F" w:rsidR="007D7E49" w:rsidRPr="00097C0A" w:rsidRDefault="00722A42" w:rsidP="00944CDB">
            <w:pPr>
              <w:spacing w:before="120" w:after="0" w:line="480" w:lineRule="auto"/>
              <w:ind w:left="360" w:right="288"/>
              <w:jc w:val="both"/>
              <w:rPr>
                <w:rFonts w:ascii="Times New Roman" w:hAnsi="Times New Roman" w:cs="Times New Roman"/>
              </w:rPr>
            </w:pPr>
            <w:bookmarkStart w:id="62" w:name="Figure_3_11"/>
            <w:r>
              <w:rPr>
                <w:rFonts w:ascii="Times New Roman" w:hAnsi="Times New Roman" w:cs="Times New Roman"/>
                <w:b/>
                <w:color w:val="C00000"/>
              </w:rPr>
              <w:t>Figure 3.11</w:t>
            </w:r>
            <w:bookmarkEnd w:id="62"/>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21"/>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944CDB">
            <w:pPr>
              <w:spacing w:before="120" w:after="0" w:line="480" w:lineRule="auto"/>
              <w:ind w:left="360" w:right="288"/>
              <w:jc w:val="both"/>
              <w:rPr>
                <w:rFonts w:ascii="Times New Roman" w:hAnsi="Times New Roman" w:cs="Times New Roman"/>
              </w:rPr>
            </w:pPr>
            <w:bookmarkStart w:id="63" w:name="Figure_3_12"/>
            <w:r>
              <w:rPr>
                <w:rFonts w:ascii="Times New Roman" w:hAnsi="Times New Roman" w:cs="Times New Roman"/>
                <w:b/>
                <w:color w:val="C00000"/>
              </w:rPr>
              <w:t>Figure 3.12</w:t>
            </w:r>
            <w:bookmarkEnd w:id="63"/>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2"/>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944CDB">
            <w:pPr>
              <w:spacing w:before="120" w:after="0" w:line="480" w:lineRule="auto"/>
              <w:ind w:left="360" w:right="288"/>
              <w:jc w:val="both"/>
              <w:rPr>
                <w:rFonts w:ascii="Times New Roman" w:hAnsi="Times New Roman" w:cs="Times New Roman"/>
              </w:rPr>
            </w:pPr>
            <w:bookmarkStart w:id="64"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64"/>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3"/>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944CDB">
            <w:pPr>
              <w:spacing w:before="120" w:after="0" w:line="480" w:lineRule="auto"/>
              <w:ind w:left="360" w:right="288"/>
              <w:jc w:val="both"/>
              <w:rPr>
                <w:rFonts w:ascii="Times New Roman" w:hAnsi="Times New Roman" w:cs="Times New Roman"/>
              </w:rPr>
            </w:pPr>
            <w:bookmarkStart w:id="65"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65"/>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24"/>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7EE8286B" w:rsidR="00672CB5" w:rsidRPr="00097C0A" w:rsidRDefault="00672CB5" w:rsidP="00944CDB">
            <w:pPr>
              <w:spacing w:before="120" w:after="0" w:line="480" w:lineRule="auto"/>
              <w:ind w:left="360" w:right="288"/>
              <w:jc w:val="both"/>
              <w:rPr>
                <w:rFonts w:ascii="Times New Roman" w:hAnsi="Times New Roman" w:cs="Times New Roman"/>
              </w:rPr>
            </w:pPr>
            <w:bookmarkStart w:id="66"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66"/>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from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Default="00877210" w:rsidP="00F6517F">
      <w:pPr>
        <w:pStyle w:val="Heading3"/>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lastRenderedPageBreak/>
        <w:t xml:space="preserve">3.8 </w:t>
      </w:r>
      <w:r w:rsidRPr="00877210">
        <w:rPr>
          <w:rFonts w:ascii="Times New Roman" w:hAnsi="Times New Roman" w:cs="Times New Roman"/>
          <w:b/>
          <w:color w:val="000000" w:themeColor="text1"/>
        </w:rPr>
        <w:t>Summary</w:t>
      </w:r>
    </w:p>
    <w:p w14:paraId="285F7C7A" w14:textId="53C39ED7"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Pr="00D90025">
        <w:rPr>
          <w:rFonts w:ascii="Times New Roman" w:hAnsi="Times New Roman" w:cs="Times New Roman"/>
        </w:rPr>
        <w:t>(3.27)</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8A57E7"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476DEF">
          <w:pgSz w:w="12240" w:h="15840" w:code="1"/>
          <w:pgMar w:top="1584" w:right="1440" w:bottom="1440" w:left="2160" w:header="720" w:footer="720" w:gutter="0"/>
          <w:cols w:space="720"/>
          <w:docGrid w:linePitch="360"/>
        </w:sectPr>
      </w:pPr>
    </w:p>
    <w:p w14:paraId="4268EC47" w14:textId="26B7EA62" w:rsidR="00CD447A" w:rsidRPr="00A721FD" w:rsidRDefault="00CD447A" w:rsidP="00CD447A">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lastRenderedPageBreak/>
        <w:t xml:space="preserve">Chapter </w:t>
      </w:r>
      <w:r>
        <w:rPr>
          <w:rFonts w:ascii="Times New Roman" w:hAnsi="Times New Roman" w:cs="Times New Roman"/>
          <w:color w:val="auto"/>
        </w:rPr>
        <w:t>4</w:t>
      </w:r>
    </w:p>
    <w:p w14:paraId="4E3D4924" w14:textId="747013D9"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MACROBUTTON RemoveChapterIncreaseMark \* MERGEFORMAT </w:instrText>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EqnChapter \n \h \* MERGEFORMAT </w:instrText>
      </w:r>
      <w:r>
        <w:rPr>
          <w:rStyle w:val="Heading2Char"/>
          <w:rFonts w:ascii="Times New Roman" w:hAnsi="Times New Roman" w:cs="Times New Roman"/>
          <w:b/>
          <w:color w:val="auto"/>
        </w:rPr>
        <w:fldChar w:fldCharType="end"/>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EquationNumber \r0 \h \* MERGEFORMAT </w:instrText>
      </w:r>
      <w:r>
        <w:rPr>
          <w:rStyle w:val="Heading2Char"/>
          <w:rFonts w:ascii="Times New Roman" w:hAnsi="Times New Roman" w:cs="Times New Roman"/>
          <w:b/>
          <w:color w:val="auto"/>
        </w:rPr>
        <w:fldChar w:fldCharType="end"/>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TheoremNumber \r0 \h \* MERGEFORMAT </w:instrText>
      </w:r>
      <w:r>
        <w:rPr>
          <w:rStyle w:val="Heading2Char"/>
          <w:rFonts w:ascii="Times New Roman" w:hAnsi="Times New Roman" w:cs="Times New Roman"/>
          <w:b/>
          <w:color w:val="auto"/>
        </w:rPr>
        <w:fldChar w:fldCharType="end"/>
      </w:r>
      <w:r w:rsidRPr="00CD447A">
        <w:rPr>
          <w:rStyle w:val="Heading2Char"/>
          <w:rFonts w:ascii="Times New Roman" w:hAnsi="Times New Roman" w:cs="Times New Roman"/>
          <w:b/>
          <w:vanish/>
          <w:color w:val="auto"/>
        </w:rPr>
        <w:sym w:font="Wingdings" w:char="F0F6"/>
      </w:r>
      <w:r>
        <w:rPr>
          <w:rStyle w:val="Heading2Char"/>
          <w:rFonts w:ascii="Times New Roman" w:hAnsi="Times New Roman" w:cs="Times New Roman"/>
          <w:b/>
          <w:color w:val="auto"/>
        </w:rPr>
        <w:fldChar w:fldCharType="end"/>
      </w:r>
      <w:r w:rsidR="00FD0929" w:rsidRPr="00FD0929">
        <w:rPr>
          <w:rStyle w:val="Heading2Char"/>
          <w:rFonts w:ascii="Times New Roman" w:hAnsi="Times New Roman" w:cs="Times New Roman"/>
          <w:b/>
          <w:color w:val="auto"/>
        </w:rPr>
        <w:t xml:space="preserve"> </w:t>
      </w:r>
      <w:r w:rsidR="00FD0929" w:rsidRPr="00A721FD">
        <w:rPr>
          <w:rStyle w:val="Heading2Char"/>
          <w:rFonts w:ascii="Times New Roman" w:hAnsi="Times New Roman" w:cs="Times New Roman"/>
          <w:b/>
          <w:color w:val="auto"/>
        </w:rPr>
        <w:t>MODEL OF SCHEIMPFLUG IMAGING</w:t>
      </w:r>
      <w:r w:rsidR="00FD0929">
        <w:rPr>
          <w:rStyle w:val="Heading2Char"/>
          <w:rFonts w:ascii="Times New Roman" w:hAnsi="Times New Roman" w:cs="Times New Roman"/>
          <w:b/>
          <w:color w:val="auto"/>
        </w:rPr>
        <w:t xml:space="preserve">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22FA450A" w14:textId="0CCBECE5" w:rsidR="00CD447A" w:rsidRPr="00A558CC" w:rsidRDefault="00CD447A" w:rsidP="00A558CC">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C349373" w14:textId="77777777" w:rsidR="00A558CC" w:rsidRDefault="00A558CC" w:rsidP="00A558CC">
      <w:pPr>
        <w:spacing w:line="480" w:lineRule="auto"/>
        <w:jc w:val="both"/>
        <w:rPr>
          <w:rFonts w:ascii="Times New Roman" w:hAnsi="Times New Roman" w:cs="Times New Roman"/>
        </w:rPr>
      </w:pPr>
    </w:p>
    <w:p w14:paraId="5F86F082" w14:textId="4DD49528"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67" w:name="NumberRef5248684287"/>
      <w:bookmarkEnd w:id="67"/>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291BB5" w:rsidRPr="00291BB5">
        <w:rPr>
          <w:rFonts w:ascii="Times New Roman" w:hAnsi="Times New Roman" w:cs="Times New Roman"/>
        </w:rPr>
        <w:t>(3.27)</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Therefore,</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F76EBB" w:rsidRPr="00291BB5">
        <w:rPr>
          <w:rFonts w:ascii="Times New Roman" w:hAnsi="Times New Roman" w:cs="Times New Roman"/>
        </w:rPr>
        <w:t>(3.27)</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FE01C9">
        <w:rPr>
          <w:rFonts w:ascii="Times New Roman" w:hAnsi="Times New Roman" w:cs="Times New Roman"/>
        </w:rPr>
        <w:t xml:space="preserve">general </w:t>
      </w:r>
      <w:r w:rsidR="00F76EBB" w:rsidRPr="00757137">
        <w:rPr>
          <w:rFonts w:ascii="Times New Roman" w:hAnsi="Times New Roman" w:cs="Times New Roman"/>
        </w:rPr>
        <w:t xml:space="preserve">expression yields </w:t>
      </w:r>
      <w:r w:rsidR="00F76EBB">
        <w:rPr>
          <w:rFonts w:ascii="Times New Roman" w:hAnsi="Times New Roman" w:cs="Times New Roman"/>
        </w:rPr>
        <w:t xml:space="preserve">focusing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757EE3">
          <w:pgSz w:w="12240" w:h="15840" w:code="1"/>
          <w:pgMar w:top="2880" w:right="1440" w:bottom="1440" w:left="2160" w:header="720" w:footer="720" w:gutter="0"/>
          <w:cols w:space="720"/>
          <w:docGrid w:linePitch="360"/>
        </w:sectPr>
      </w:pPr>
    </w:p>
    <w:p w14:paraId="724BA483" w14:textId="1A26E2CA" w:rsidR="00F76EBB" w:rsidRPr="00F76EBB" w:rsidRDefault="00F76EBB" w:rsidP="00F76EBB">
      <w:pPr>
        <w:pStyle w:val="Heading3"/>
        <w:spacing w:line="480" w:lineRule="auto"/>
        <w:rPr>
          <w:rFonts w:ascii="Times New Roman" w:eastAsiaTheme="minorEastAsia" w:hAnsi="Times New Roman" w:cs="Times New Roman"/>
          <w:b/>
          <w:color w:val="auto"/>
        </w:rPr>
      </w:pPr>
      <w:r w:rsidRPr="00F76EBB">
        <w:rPr>
          <w:rFonts w:ascii="Times New Roman" w:eastAsiaTheme="minorEastAsia" w:hAnsi="Times New Roman" w:cs="Times New Roman"/>
          <w:b/>
          <w:color w:val="auto"/>
        </w:rPr>
        <w:lastRenderedPageBreak/>
        <w:t>4.1 Introduction</w:t>
      </w:r>
    </w:p>
    <w:p w14:paraId="2F0DD19B" w14:textId="5877B057" w:rsidR="00CD447A" w:rsidRDefault="00A558CC" w:rsidP="002940AA">
      <w:pPr>
        <w:spacing w:line="480" w:lineRule="auto"/>
        <w:jc w:val="both"/>
        <w:rPr>
          <w:rFonts w:ascii="Times New Roman" w:eastAsiaTheme="minorEastAsia" w:hAnsi="Times New Roman" w:cs="Times New Roman"/>
          <w:b/>
          <w:color w:val="1F4D78" w:themeColor="accent1" w:themeShade="7F"/>
          <w:sz w:val="24"/>
          <w:szCs w:val="24"/>
        </w:rPr>
      </w:pPr>
      <w:r w:rsidRPr="00757137">
        <w:rPr>
          <w:rFonts w:ascii="Times New Roman" w:hAnsi="Times New Roman" w:cs="Times New Roman"/>
        </w:rPr>
        <w:t>In order to keep the problem tractable, we impose the constraint that three pivots</w:t>
      </w:r>
      <w:r w:rsidR="00FE01C9">
        <w:rPr>
          <w:rFonts w:ascii="Times New Roman" w:hAnsi="Times New Roman" w:cs="Times New Roman"/>
        </w:rPr>
        <w:t xml:space="preserve"> (that hinges the object, lens and sensor planes)</w:t>
      </w:r>
      <w:r w:rsidRPr="00757137">
        <w:rPr>
          <w:rFonts w:ascii="Times New Roman" w:hAnsi="Times New Roman" w:cs="Times New Roman"/>
        </w:rPr>
        <w:t xml:space="preserve"> lie along the </w:t>
      </w:r>
      <m:oMath>
        <m:r>
          <w:rPr>
            <w:rFonts w:ascii="Cambria Math" w:hAnsi="Cambria Math" w:cs="Times New Roman"/>
          </w:rPr>
          <m:t>z</m:t>
        </m:r>
      </m:oMath>
      <w:r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nd</w:t>
      </w:r>
      <w:r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Pr="00757137">
        <w:rPr>
          <w:rFonts w:ascii="Times New Roman" w:eastAsiaTheme="minorEastAsia" w:hAnsi="Times New Roman" w:cs="Times New Roman"/>
        </w:rPr>
        <w:t xml:space="preserve"> of 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Pr="00757137">
        <w:rPr>
          <w:rFonts w:ascii="Times New Roman" w:eastAsiaTheme="minorEastAsia" w:hAnsi="Times New Roman" w:cs="Times New Roman"/>
        </w:rPr>
        <w:t xml:space="preserve"> on the angles of rotations is not limiting in any way since we can uniquely describe all possible planer orientations in three dimensions.  On the other hand, this </w:t>
      </w:r>
      <w:r w:rsidR="0025281E">
        <w:rPr>
          <w:rFonts w:ascii="Times New Roman" w:eastAsiaTheme="minorEastAsia" w:hAnsi="Times New Roman" w:cs="Times New Roman"/>
        </w:rPr>
        <w:t>constraint</w:t>
      </w:r>
      <w:r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and</w:t>
      </w:r>
      <w:r w:rsidRPr="00757137">
        <w:rPr>
          <w:rFonts w:ascii="Times New Roman" w:eastAsiaTheme="minorEastAsia" w:hAnsi="Times New Roman" w:cs="Times New Roman"/>
        </w:rPr>
        <w:t xml:space="preserve"> permits us to unambiguously estimate the plane normal.  </w:t>
      </w:r>
    </w:p>
    <w:p w14:paraId="62DC2094" w14:textId="3EB032FE" w:rsidR="007C2530" w:rsidRPr="00CD447A" w:rsidRDefault="00CD447A" w:rsidP="00757137">
      <w:pPr>
        <w:pStyle w:val="Heading3"/>
        <w:spacing w:line="480" w:lineRule="auto"/>
        <w:rPr>
          <w:rFonts w:ascii="Times New Roman" w:eastAsiaTheme="minorEastAsia" w:hAnsi="Times New Roman" w:cs="Times New Roman"/>
          <w:b/>
          <w:color w:val="auto"/>
        </w:rPr>
      </w:pPr>
      <w:r w:rsidRPr="00CD447A">
        <w:rPr>
          <w:rFonts w:ascii="Times New Roman" w:eastAsiaTheme="minorEastAsia" w:hAnsi="Times New Roman" w:cs="Times New Roman"/>
          <w:b/>
          <w:color w:val="auto"/>
        </w:rPr>
        <w:t>4.</w:t>
      </w:r>
      <w:r w:rsidR="00F76EBB">
        <w:rPr>
          <w:rFonts w:ascii="Times New Roman" w:eastAsiaTheme="minorEastAsia" w:hAnsi="Times New Roman" w:cs="Times New Roman"/>
          <w:b/>
          <w:color w:val="auto"/>
        </w:rPr>
        <w:t>2</w:t>
      </w:r>
      <w:r w:rsidR="007C2530" w:rsidRPr="00CD447A">
        <w:rPr>
          <w:rFonts w:ascii="Times New Roman" w:eastAsiaTheme="minorEastAsia" w:hAnsi="Times New Roman" w:cs="Times New Roman"/>
          <w:b/>
          <w:color w:val="auto"/>
        </w:rPr>
        <w:t xml:space="preserve"> </w:t>
      </w:r>
      <w:r w:rsidR="0025281E">
        <w:rPr>
          <w:rFonts w:ascii="Times New Roman" w:eastAsiaTheme="minorEastAsia" w:hAnsi="Times New Roman" w:cs="Times New Roman"/>
          <w:b/>
          <w:color w:val="auto"/>
        </w:rPr>
        <w:t>Relationship between o</w:t>
      </w:r>
      <w:r w:rsidR="007C2530" w:rsidRPr="00CD447A">
        <w:rPr>
          <w:rFonts w:ascii="Times New Roman" w:eastAsiaTheme="minorEastAsia" w:hAnsi="Times New Roman" w:cs="Times New Roman"/>
          <w:b/>
          <w:color w:val="auto"/>
        </w:rPr>
        <w:t>bject, le</w:t>
      </w:r>
      <w:r w:rsidR="0025281E">
        <w:rPr>
          <w:rFonts w:ascii="Times New Roman" w:eastAsiaTheme="minorEastAsia" w:hAnsi="Times New Roman" w:cs="Times New Roman"/>
          <w:b/>
          <w:color w:val="auto"/>
        </w:rPr>
        <w:t>ns and image planes for focusing</w:t>
      </w:r>
    </w:p>
    <w:p w14:paraId="16BE7D14" w14:textId="273159CB"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order f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conjoining</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2EDD7732"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P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t is completely described by the object plane pivot and the object plan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Pr>
          <w:rFonts w:ascii="Times New Roman" w:eastAsiaTheme="minorEastAsia" w:hAnsi="Times New Roman" w:cs="Times New Roman"/>
        </w:rPr>
        <w:t xml:space="preserve">(object plan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8A57E7"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68" w:name="NumberRef226292014"/>
        <w:tc>
          <w:tcPr>
            <w:tcW w:w="720" w:type="dxa"/>
            <w:shd w:val="clear" w:color="auto" w:fill="auto"/>
            <w:vAlign w:val="center"/>
          </w:tcPr>
          <w:p w14:paraId="2C2ED81E"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8"/>
          </w:p>
        </w:tc>
      </w:tr>
    </w:tbl>
    <w:p w14:paraId="73EA1224" w14:textId="77777777" w:rsidR="0025281E" w:rsidRDefault="0025281E" w:rsidP="0025281E">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tbl>
      <w:tblPr>
        <w:tblpPr w:leftFromText="180" w:rightFromText="180" w:vertAnchor="text" w:horzAnchor="margin" w:tblpY="212"/>
        <w:tblOverlap w:val="never"/>
        <w:tblW w:w="0" w:type="auto"/>
        <w:tblLook w:val="04A0" w:firstRow="1" w:lastRow="0" w:firstColumn="1" w:lastColumn="0" w:noHBand="0" w:noVBand="1"/>
      </w:tblPr>
      <w:tblGrid>
        <w:gridCol w:w="8640"/>
      </w:tblGrid>
      <w:tr w:rsidR="00C62072" w14:paraId="2A99599B" w14:textId="77777777" w:rsidTr="00C62072">
        <w:tc>
          <w:tcPr>
            <w:tcW w:w="8640" w:type="dxa"/>
          </w:tcPr>
          <w:p w14:paraId="6C844D60" w14:textId="77777777" w:rsidR="00C62072" w:rsidRDefault="00C62072" w:rsidP="00C62072">
            <w:pPr>
              <w:spacing w:after="0" w:line="240" w:lineRule="auto"/>
              <w:jc w:val="center"/>
              <w:rPr>
                <w:sz w:val="24"/>
                <w:szCs w:val="24"/>
              </w:rPr>
            </w:pPr>
            <w:r>
              <w:rPr>
                <w:noProof/>
              </w:rPr>
              <w:drawing>
                <wp:inline distT="0" distB="0" distL="0" distR="0" wp14:anchorId="33F16441" wp14:editId="4E9FF258">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5"/>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C62072" w14:paraId="3F4E2515" w14:textId="77777777" w:rsidTr="00C62072">
        <w:tc>
          <w:tcPr>
            <w:tcW w:w="8640" w:type="dxa"/>
          </w:tcPr>
          <w:p w14:paraId="580F615B" w14:textId="77777777" w:rsidR="00C62072" w:rsidRPr="00757137" w:rsidRDefault="00C62072" w:rsidP="00C62072">
            <w:pPr>
              <w:spacing w:before="120" w:after="0" w:line="480" w:lineRule="auto"/>
              <w:ind w:left="360" w:right="288"/>
              <w:jc w:val="both"/>
              <w:rPr>
                <w:rFonts w:ascii="Times New Roman" w:hAnsi="Times New Roman" w:cs="Times New Roman"/>
              </w:rPr>
            </w:pPr>
            <w:bookmarkStart w:id="69"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69"/>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xml:space="preserve">.  The figure shows the object plane, optical axis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757137">
              <w:rPr>
                <w:rFonts w:ascii="Times New Roman" w:eastAsiaTheme="minorEastAsia" w:hAnsi="Times New Roman" w:cs="Times New Roman"/>
              </w:rPr>
              <w:t xml:space="preserve">) are centered at the object- and image- plane pivots.  </w:t>
            </w:r>
          </w:p>
          <w:p w14:paraId="6116B5ED" w14:textId="77777777" w:rsidR="00C62072" w:rsidRPr="0018391F" w:rsidRDefault="00C62072" w:rsidP="00C62072">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8A57E7"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8A57E7"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0" w:name="NumberRef2844802737"/>
        <w:bookmarkStart w:id="71" w:name="NumberRef456491709"/>
        <w:tc>
          <w:tcPr>
            <w:tcW w:w="720" w:type="dxa"/>
            <w:shd w:val="clear" w:color="auto" w:fill="auto"/>
            <w:vAlign w:val="center"/>
          </w:tcPr>
          <w:p w14:paraId="56821179"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0"/>
            <w:bookmarkEnd w:id="71"/>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075F4F00"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Similar to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8A57E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6B6F4C6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8A57E7"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2" w:name="NumberRef3820106983"/>
        <w:tc>
          <w:tcPr>
            <w:tcW w:w="720" w:type="dxa"/>
            <w:shd w:val="clear" w:color="auto" w:fill="auto"/>
            <w:vAlign w:val="center"/>
          </w:tcPr>
          <w:p w14:paraId="15A4C7D4" w14:textId="52F15B3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2"/>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is any point on the image </w:t>
      </w:r>
      <w:proofErr w:type="gramStart"/>
      <w:r w:rsidRPr="00757137">
        <w:rPr>
          <w:rFonts w:ascii="Times New Roman" w:eastAsiaTheme="minorEastAsia" w:hAnsi="Times New Roman" w:cs="Times New Roman"/>
        </w:rPr>
        <w:t>plane.</w:t>
      </w:r>
      <w:proofErr w:type="gramEnd"/>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3" w:name="NumberRef2412200"/>
        <w:tc>
          <w:tcPr>
            <w:tcW w:w="720" w:type="dxa"/>
            <w:shd w:val="clear" w:color="auto" w:fill="auto"/>
            <w:vAlign w:val="center"/>
          </w:tcPr>
          <w:p w14:paraId="6121BBE2" w14:textId="77B48AA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3"/>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4" w:name="NumberRef2793420553"/>
        <w:tc>
          <w:tcPr>
            <w:tcW w:w="720" w:type="dxa"/>
            <w:shd w:val="clear" w:color="auto" w:fill="auto"/>
            <w:vAlign w:val="center"/>
          </w:tcPr>
          <w:p w14:paraId="5FE307A5" w14:textId="3998831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4"/>
          </w:p>
        </w:tc>
      </w:tr>
    </w:tbl>
    <w:p w14:paraId="5A731CC2" w14:textId="6D2A5AD6"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0763D4" w:rsidRPr="00757137">
        <w:rPr>
          <w:rFonts w:ascii="Times New Roman" w:eastAsiaTheme="minorEastAsia" w:hAnsi="Times New Roman" w:cs="Times New Roman"/>
        </w:rPr>
        <w:t xml:space="preserve"> ray from the object-</w:t>
      </w:r>
      <w:r w:rsidRPr="00757137">
        <w:rPr>
          <w:rFonts w:ascii="Times New Roman" w:eastAsiaTheme="minorEastAsia" w:hAnsi="Times New Roman" w:cs="Times New Roman"/>
        </w:rPr>
        <w:t xml:space="preserve">point </w:t>
      </w:r>
      <w:proofErr w:type="gramStart"/>
      <m:oMath>
        <m:r>
          <m:rPr>
            <m:nor/>
          </m:rPr>
          <w:rPr>
            <w:rFonts w:ascii="Times New Roman" w:hAnsi="Times New Roman" w:cs="Times New Roman"/>
            <w:b/>
          </w:rPr>
          <m:t xml:space="preserve">x </m:t>
        </m:r>
      </m:oMath>
      <w:r w:rsidR="00772F5C" w:rsidRPr="00757137">
        <w:rPr>
          <w:rFonts w:ascii="Times New Roman" w:eastAsiaTheme="minorEastAsia" w:hAnsi="Times New Roman" w:cs="Times New Roman"/>
        </w:rPr>
        <w:t xml:space="preserve"> to</w:t>
      </w:r>
      <w:proofErr w:type="gramEnd"/>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8A57E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75" w:name="NumberRef7988843918"/>
        <w:tc>
          <w:tcPr>
            <w:tcW w:w="720" w:type="dxa"/>
            <w:shd w:val="clear" w:color="auto" w:fill="auto"/>
            <w:vAlign w:val="center"/>
          </w:tcPr>
          <w:p w14:paraId="04289E7F" w14:textId="6A005561"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5"/>
          </w:p>
        </w:tc>
      </w:tr>
    </w:tbl>
    <w:p w14:paraId="0B5B0E13" w14:textId="51476BB8"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in </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36251C2"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1F0E6947"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8A57E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6" w:name="NumberRef9485710859"/>
        <w:bookmarkStart w:id="77" w:name="NumberRef6465871334"/>
        <w:bookmarkStart w:id="78" w:name="NumberRef2613682747"/>
        <w:tc>
          <w:tcPr>
            <w:tcW w:w="720" w:type="dxa"/>
            <w:shd w:val="clear" w:color="auto" w:fill="auto"/>
            <w:vAlign w:val="center"/>
          </w:tcPr>
          <w:p w14:paraId="73DAC9C5" w14:textId="43A81F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6"/>
            <w:bookmarkEnd w:id="77"/>
            <w:bookmarkEnd w:id="78"/>
          </w:p>
        </w:tc>
      </w:tr>
    </w:tbl>
    <w:p w14:paraId="39D1C6EF" w14:textId="463F24EA"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703F39" w:rsidRPr="00703F39">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79" w:name="NumberRef2957728505"/>
        <w:tc>
          <w:tcPr>
            <w:tcW w:w="720" w:type="dxa"/>
            <w:shd w:val="clear" w:color="auto" w:fill="auto"/>
            <w:vAlign w:val="center"/>
          </w:tcPr>
          <w:p w14:paraId="5AB2D716" w14:textId="6B02D072"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9"/>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proofErr w:type="gramStart"/>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roofErr w:type="gramEnd"/>
    </w:p>
    <w:p w14:paraId="6925C328" w14:textId="72481CE3"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6BED4819"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238FEBF1"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8A57E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80" w:name="NumberRef9798293710"/>
        <w:bookmarkStart w:id="81" w:name="NumberRef4100732207"/>
        <w:bookmarkStart w:id="82" w:name="NumberRef7852122188"/>
        <w:tc>
          <w:tcPr>
            <w:tcW w:w="720" w:type="dxa"/>
            <w:shd w:val="clear" w:color="auto" w:fill="auto"/>
            <w:vAlign w:val="center"/>
          </w:tcPr>
          <w:p w14:paraId="29FCFDC0" w14:textId="508F1FAB"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0"/>
            <w:bookmarkEnd w:id="81"/>
            <w:bookmarkEnd w:id="82"/>
          </w:p>
        </w:tc>
      </w:tr>
    </w:tbl>
    <w:p w14:paraId="6F6E6402" w14:textId="1A1FB238"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In order f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geometric</w:t>
      </w:r>
      <w:r w:rsidR="005C019E" w:rsidRPr="00757137">
        <w:rPr>
          <w:rFonts w:ascii="Times New Roman" w:eastAsiaTheme="minorEastAsia" w:hAnsi="Times New Roman" w:cs="Times New Roman"/>
        </w:rPr>
        <w:t>, in focus,</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3" w:name="NumberRef3009704947"/>
        <w:bookmarkStart w:id="84" w:name="NumberRef4013743401"/>
        <w:bookmarkStart w:id="85" w:name="NumberRef2782799602"/>
        <w:bookmarkStart w:id="86" w:name="NumberRef1628215909"/>
        <w:bookmarkStart w:id="87" w:name="NumberRef8246021271"/>
        <w:tc>
          <w:tcPr>
            <w:tcW w:w="720" w:type="dxa"/>
            <w:shd w:val="clear" w:color="auto" w:fill="auto"/>
            <w:vAlign w:val="center"/>
          </w:tcPr>
          <w:p w14:paraId="2CDA5F91" w14:textId="38E24397"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3"/>
            <w:bookmarkEnd w:id="84"/>
            <w:bookmarkEnd w:id="85"/>
            <w:bookmarkEnd w:id="86"/>
            <w:bookmarkEnd w:id="87"/>
          </w:p>
        </w:tc>
      </w:tr>
    </w:tbl>
    <w:p w14:paraId="24FEB54F" w14:textId="60DB3357"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2237D" w:rsidRPr="0092237D">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6BEB3CA0"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E934CD" w:rsidRPr="00757137">
        <w:rPr>
          <w:rFonts w:ascii="Times New Roman" w:eastAsiaTheme="minorEastAsia" w:hAnsi="Times New Roman" w:cs="Times New Roman"/>
        </w:rPr>
        <w:t xml:space="preserve"> is for fronto-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6F99B566"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8A57E7"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8" w:name="NumberRef4127668142"/>
        <w:tc>
          <w:tcPr>
            <w:tcW w:w="720" w:type="dxa"/>
            <w:shd w:val="clear" w:color="auto" w:fill="auto"/>
            <w:vAlign w:val="center"/>
          </w:tcPr>
          <w:p w14:paraId="0E89E9CA" w14:textId="1344E5DD"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8"/>
          </w:p>
        </w:tc>
      </w:tr>
    </w:tbl>
    <w:p w14:paraId="63A33AEF" w14:textId="596248A8"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9" w:name="NumberRef3262062073"/>
        <w:bookmarkStart w:id="90" w:name="NumberRef6331788898"/>
        <w:tc>
          <w:tcPr>
            <w:tcW w:w="720" w:type="dxa"/>
            <w:shd w:val="clear" w:color="auto" w:fill="auto"/>
            <w:vAlign w:val="center"/>
          </w:tcPr>
          <w:p w14:paraId="34CAF890" w14:textId="0E7D2F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9"/>
            <w:bookmarkEnd w:id="90"/>
          </w:p>
        </w:tc>
      </w:tr>
    </w:tbl>
    <w:p w14:paraId="748A6030" w14:textId="0025D262"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e direction cosine of the chief-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8A57E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3AEF7C1E"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1" w:name="NumberRef2075611353"/>
        <w:bookmarkStart w:id="92" w:name="NumberRef1860135198"/>
        <w:tc>
          <w:tcPr>
            <w:tcW w:w="720" w:type="dxa"/>
            <w:shd w:val="clear" w:color="auto" w:fill="auto"/>
            <w:vAlign w:val="center"/>
          </w:tcPr>
          <w:p w14:paraId="17123732" w14:textId="734932F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bookmarkEnd w:id="92"/>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8A57E7"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20C0F7E2"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57B8D05"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3" w:name="NumberRef5833590031"/>
        <w:tc>
          <w:tcPr>
            <w:tcW w:w="720" w:type="dxa"/>
            <w:shd w:val="clear" w:color="auto" w:fill="auto"/>
            <w:vAlign w:val="center"/>
          </w:tcPr>
          <w:p w14:paraId="6B9718FF" w14:textId="1DB6AEEC"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8A57E7"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8A57E7"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8A57E7"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8A57E7"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7F990253"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9AD12F5"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8A57E7"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94" w:name="NumberRef807146430"/>
        <w:tc>
          <w:tcPr>
            <w:tcW w:w="720" w:type="dxa"/>
            <w:shd w:val="clear" w:color="auto" w:fill="auto"/>
            <w:vAlign w:val="center"/>
          </w:tcPr>
          <w:p w14:paraId="7A6F6329" w14:textId="1CE0D1DF"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397D1CD3" w:rsidR="00863DC3" w:rsidRPr="00757137" w:rsidRDefault="00DC1E95"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Sinc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is</w:t>
      </w:r>
      <w:r w:rsidRPr="00757137">
        <w:rPr>
          <w:rFonts w:ascii="Times New Roman" w:eastAsiaTheme="minorEastAsia" w:hAnsi="Times New Roman" w:cs="Times New Roman"/>
        </w:rPr>
        <w:t xml:space="preserve"> </w:t>
      </w:r>
      <w:r w:rsidR="00FD752F"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direction cosine </w:t>
      </w:r>
      <w:r w:rsidR="00FD752F" w:rsidRPr="00757137">
        <w:rPr>
          <w:rFonts w:ascii="Times New Roman" w:eastAsiaTheme="minorEastAsia" w:hAnsi="Times New Roman" w:cs="Times New Roman"/>
        </w:rPr>
        <w:t>vector</w:t>
      </w:r>
      <w:r w:rsidR="006902E1"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with</w:t>
      </w:r>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sidRPr="00757137">
        <w:rPr>
          <w:rFonts w:ascii="Times New Roman" w:eastAsiaTheme="minorEastAsia" w:hAnsi="Times New Roman" w:cs="Times New Roman"/>
        </w:rPr>
        <w:t>-Norm equal to one, the above equation is satisfied 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which represents a chief ray</w:t>
      </w:r>
      <w:r w:rsidR="0023292A"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Since we did not make any specific assumption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hose weights are constant for a given system, we can conclud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95" w:name="NumberRef4579714537"/>
        <w:bookmarkStart w:id="96" w:name="NumberRef6779477000"/>
        <w:bookmarkStart w:id="97" w:name="NumberRef5367940664"/>
        <w:tc>
          <w:tcPr>
            <w:tcW w:w="720" w:type="dxa"/>
            <w:shd w:val="clear" w:color="auto" w:fill="auto"/>
            <w:vAlign w:val="center"/>
          </w:tcPr>
          <w:p w14:paraId="77A761DB" w14:textId="1F7230F0"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bookmarkEnd w:id="96"/>
            <w:bookmarkEnd w:id="97"/>
          </w:p>
        </w:tc>
      </w:tr>
    </w:tbl>
    <w:p w14:paraId="477AEB25" w14:textId="6A6E21E9"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8A57E7"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98" w:name="NumberRef3789025545"/>
        <w:bookmarkStart w:id="99" w:name="NumberRef2896650434"/>
        <w:bookmarkStart w:id="100" w:name="NumberRef979738235"/>
        <w:bookmarkStart w:id="101" w:name="NumberRef5024539232"/>
        <w:bookmarkStart w:id="102" w:name="NumberRef6570549607"/>
        <w:bookmarkStart w:id="103" w:name="NumberRef9109643102"/>
        <w:tc>
          <w:tcPr>
            <w:tcW w:w="720" w:type="dxa"/>
            <w:shd w:val="clear" w:color="auto" w:fill="auto"/>
            <w:vAlign w:val="center"/>
          </w:tcPr>
          <w:p w14:paraId="3B22B8AD" w14:textId="7E111E1F"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bookmarkEnd w:id="99"/>
            <w:bookmarkEnd w:id="100"/>
            <w:bookmarkEnd w:id="101"/>
            <w:bookmarkEnd w:id="102"/>
            <w:bookmarkEnd w:id="103"/>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8A57E7"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8A57E7"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803665">
            <w:pPr>
              <w:spacing w:after="0" w:line="48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803665">
            <w:pPr>
              <w:spacing w:after="0" w:line="48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8A57E7"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8A57E7" w:rsidP="0080366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8A57E7" w:rsidP="00803665">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8A57E7" w:rsidP="00803665">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8A57E7" w:rsidP="00803665">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8A57E7" w:rsidP="00803665">
            <w:pPr>
              <w:spacing w:after="0" w:line="48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8A57E7"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8C2CAE9"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8A57E7"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04" w:name="NumberRef5137374997"/>
        <w:tc>
          <w:tcPr>
            <w:tcW w:w="720" w:type="dxa"/>
            <w:shd w:val="clear" w:color="auto" w:fill="auto"/>
            <w:vAlign w:val="center"/>
          </w:tcPr>
          <w:p w14:paraId="3DBBF846" w14:textId="6D455AD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4"/>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135CBAA4"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803665" w:rsidRDefault="00F76EBB" w:rsidP="00757137">
      <w:pPr>
        <w:pStyle w:val="Heading3"/>
        <w:spacing w:line="480" w:lineRule="auto"/>
        <w:rPr>
          <w:rFonts w:ascii="Times New Roman" w:eastAsiaTheme="minorEastAsia" w:hAnsi="Times New Roman" w:cs="Times New Roman"/>
          <w:b/>
          <w:color w:val="auto"/>
        </w:rPr>
      </w:pPr>
      <w:r>
        <w:rPr>
          <w:rFonts w:ascii="Times New Roman" w:eastAsiaTheme="minorEastAsia" w:hAnsi="Times New Roman" w:cs="Times New Roman"/>
          <w:b/>
          <w:color w:val="auto"/>
        </w:rPr>
        <w:t>4.3</w:t>
      </w:r>
      <w:r w:rsidR="00F9248E" w:rsidRPr="00803665">
        <w:rPr>
          <w:rFonts w:ascii="Times New Roman" w:eastAsiaTheme="minorEastAsia" w:hAnsi="Times New Roman" w:cs="Times New Roman"/>
          <w:b/>
          <w:color w:val="auto"/>
        </w:rPr>
        <w:t xml:space="preserve"> Examples of typical </w:t>
      </w:r>
      <w:r w:rsidR="00775B3D" w:rsidRPr="00803665">
        <w:rPr>
          <w:rFonts w:ascii="Times New Roman" w:eastAsiaTheme="minorEastAsia" w:hAnsi="Times New Roman" w:cs="Times New Roman"/>
          <w:b/>
          <w:color w:val="auto"/>
        </w:rPr>
        <w:t>Scheimpflug</w:t>
      </w:r>
      <w:r w:rsidR="00F9248E" w:rsidRPr="00803665">
        <w:rPr>
          <w:rFonts w:ascii="Times New Roman" w:eastAsiaTheme="minorEastAsia" w:hAnsi="Times New Roman" w:cs="Times New Roman"/>
          <w:b/>
          <w:color w:val="auto"/>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05" w:name="_4.3.1_Example:_Focusing"/>
      <w:bookmarkEnd w:id="105"/>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4FDD7604"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06" w:name="NumberRef9137175679"/>
        <w:tc>
          <w:tcPr>
            <w:tcW w:w="720" w:type="dxa"/>
            <w:shd w:val="clear" w:color="auto" w:fill="auto"/>
            <w:vAlign w:val="center"/>
          </w:tcPr>
          <w:p w14:paraId="21A4E509" w14:textId="07907775"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6"/>
          </w:p>
        </w:tc>
      </w:tr>
    </w:tbl>
    <w:p w14:paraId="44E11708" w14:textId="0416C300"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5</w:t>
      </w:r>
      <w:r w:rsidR="00F9307C"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8A57E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07" w:name="NumberRef9193770885"/>
        <w:tc>
          <w:tcPr>
            <w:tcW w:w="720" w:type="dxa"/>
            <w:shd w:val="clear" w:color="auto" w:fill="auto"/>
            <w:vAlign w:val="center"/>
          </w:tcPr>
          <w:p w14:paraId="70613259" w14:textId="7338E7D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7"/>
          </w:p>
        </w:tc>
      </w:tr>
      <w:tr w:rsidR="00200A23" w:rsidRPr="00757137" w14:paraId="7478D7CB" w14:textId="77777777" w:rsidTr="00200A23">
        <w:tc>
          <w:tcPr>
            <w:tcW w:w="7910" w:type="dxa"/>
            <w:shd w:val="clear" w:color="auto" w:fill="auto"/>
            <w:vAlign w:val="center"/>
          </w:tcPr>
          <w:p w14:paraId="3E699359" w14:textId="1E4E2FE1" w:rsidR="00200A23" w:rsidRPr="00757137" w:rsidRDefault="008A57E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08" w:name="NumberRef6317424178"/>
        <w:tc>
          <w:tcPr>
            <w:tcW w:w="720" w:type="dxa"/>
            <w:shd w:val="clear" w:color="auto" w:fill="auto"/>
            <w:vAlign w:val="center"/>
          </w:tcPr>
          <w:p w14:paraId="73468C14" w14:textId="1B7A3292"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8"/>
          </w:p>
        </w:tc>
      </w:tr>
      <w:tr w:rsidR="00F84D7B" w:rsidRPr="00757137" w14:paraId="5DCF65F0" w14:textId="77777777" w:rsidTr="00F84D7B">
        <w:tc>
          <w:tcPr>
            <w:tcW w:w="7910" w:type="dxa"/>
            <w:shd w:val="clear" w:color="auto" w:fill="auto"/>
            <w:vAlign w:val="center"/>
          </w:tcPr>
          <w:p w14:paraId="037533A7" w14:textId="42AD9792" w:rsidR="00F84D7B" w:rsidRPr="00757137" w:rsidRDefault="008A57E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09" w:name="NumberRef6276420355"/>
        <w:bookmarkStart w:id="110" w:name="NumberRef4284563661"/>
        <w:bookmarkStart w:id="111" w:name="NumberRef5610401034"/>
        <w:bookmarkStart w:id="112" w:name="NumberRef4596408010"/>
        <w:bookmarkStart w:id="113" w:name="NumberRef5440139771"/>
        <w:tc>
          <w:tcPr>
            <w:tcW w:w="720" w:type="dxa"/>
            <w:shd w:val="clear" w:color="auto" w:fill="auto"/>
            <w:vAlign w:val="center"/>
          </w:tcPr>
          <w:p w14:paraId="424B4CD5" w14:textId="2E2873E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bookmarkEnd w:id="110"/>
            <w:bookmarkEnd w:id="111"/>
            <w:bookmarkEnd w:id="112"/>
            <w:bookmarkEnd w:id="113"/>
          </w:p>
        </w:tc>
      </w:tr>
    </w:tbl>
    <w:p w14:paraId="338E43C0" w14:textId="542EA4A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8A57E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3C854EAA"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130B4CE1"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68DF700"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2A951E6B"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lastRenderedPageBreak/>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7</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101B64BF"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8A57E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1139C8BA"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7CA9BCD5"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8A57E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2694BF2B"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01731728"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3D0A1068"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23</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14" w:name="NumberRef6944853067"/>
        <w:bookmarkStart w:id="115" w:name="NumberRef8348171711"/>
        <w:tc>
          <w:tcPr>
            <w:tcW w:w="720" w:type="dxa"/>
            <w:shd w:val="clear" w:color="auto" w:fill="auto"/>
            <w:vAlign w:val="center"/>
          </w:tcPr>
          <w:p w14:paraId="5F9EC128" w14:textId="77777777"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bookmarkEnd w:id="115"/>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6"/>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5D1C98">
            <w:pPr>
              <w:spacing w:before="120" w:after="0" w:line="480" w:lineRule="auto"/>
              <w:ind w:left="360" w:right="288"/>
              <w:jc w:val="both"/>
              <w:rPr>
                <w:rFonts w:ascii="Times New Roman" w:hAnsi="Times New Roman" w:cs="Times New Roman"/>
              </w:rPr>
            </w:pPr>
            <w:bookmarkStart w:id="116"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16"/>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5D1C98">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0338A322" w14:textId="77D30571"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8A57E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17" w:name="NumberRef3534726501"/>
        <w:bookmarkStart w:id="118" w:name="NumberRef2438451648"/>
        <w:tc>
          <w:tcPr>
            <w:tcW w:w="720" w:type="dxa"/>
            <w:shd w:val="clear" w:color="auto" w:fill="auto"/>
            <w:vAlign w:val="center"/>
          </w:tcPr>
          <w:p w14:paraId="168E4342" w14:textId="5042F8C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p>
        </w:tc>
      </w:tr>
    </w:tbl>
    <w:p w14:paraId="33D6C2AE" w14:textId="2D5B521A"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8A57E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D9D399E"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016CCDDB"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8A57E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19" w:name="NumberRef9161639810"/>
        <w:tc>
          <w:tcPr>
            <w:tcW w:w="720" w:type="dxa"/>
            <w:shd w:val="clear" w:color="auto" w:fill="auto"/>
            <w:vAlign w:val="center"/>
          </w:tcPr>
          <w:p w14:paraId="37E6E1AC" w14:textId="386CDCE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8A57E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20" w:name="NumberRef4302611351"/>
        <w:tc>
          <w:tcPr>
            <w:tcW w:w="720" w:type="dxa"/>
            <w:shd w:val="clear" w:color="auto" w:fill="auto"/>
            <w:vAlign w:val="center"/>
          </w:tcPr>
          <w:p w14:paraId="1A6EF8DE" w14:textId="70FEB52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8A57E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1" w:name="NumberRef4048341513"/>
        <w:tc>
          <w:tcPr>
            <w:tcW w:w="720" w:type="dxa"/>
            <w:shd w:val="clear" w:color="auto" w:fill="auto"/>
            <w:vAlign w:val="center"/>
          </w:tcPr>
          <w:p w14:paraId="7C2E3E9D" w14:textId="77598E6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7D6DED3E" w14:textId="371BE454"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1107BA0"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1</w:t>
      </w:r>
      <w:r w:rsidR="00F9307C"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8A57E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2" w:name="NumberRef5433605909"/>
        <w:tc>
          <w:tcPr>
            <w:tcW w:w="720" w:type="dxa"/>
            <w:shd w:val="clear" w:color="auto" w:fill="auto"/>
            <w:vAlign w:val="center"/>
          </w:tcPr>
          <w:p w14:paraId="4793701C" w14:textId="5167B0B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8A57E7"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796F74E"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4C1397C"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lastRenderedPageBreak/>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5</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8A57E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23" w:name="NumberRef4629800320"/>
        <w:bookmarkStart w:id="124" w:name="NumberRef555934906"/>
        <w:tc>
          <w:tcPr>
            <w:tcW w:w="720" w:type="dxa"/>
            <w:shd w:val="clear" w:color="auto" w:fill="auto"/>
            <w:vAlign w:val="center"/>
          </w:tcPr>
          <w:p w14:paraId="580CBEA6" w14:textId="5F90E74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3"/>
            <w:bookmarkEnd w:id="124"/>
          </w:p>
        </w:tc>
      </w:tr>
    </w:tbl>
    <w:p w14:paraId="4F018D38" w14:textId="5E859117"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in order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07FA576E"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in lieu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8A57E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F918748"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8A57E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3D99D77C"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8A57E7"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25" w:name="NumberRef2697315812"/>
        <w:tc>
          <w:tcPr>
            <w:tcW w:w="720" w:type="dxa"/>
            <w:shd w:val="clear" w:color="auto" w:fill="auto"/>
            <w:vAlign w:val="center"/>
          </w:tcPr>
          <w:p w14:paraId="0B19D29C" w14:textId="6E872A9D"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70B00128" w14:textId="3A5BDE59"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8A57E7"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26" w:name="NumberRef9790779352"/>
        <w:bookmarkStart w:id="127" w:name="NumberRef9860931635"/>
        <w:tc>
          <w:tcPr>
            <w:tcW w:w="720" w:type="dxa"/>
            <w:shd w:val="clear" w:color="auto" w:fill="auto"/>
            <w:vAlign w:val="center"/>
          </w:tcPr>
          <w:p w14:paraId="519F2115" w14:textId="7BB2620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bookmarkEnd w:id="127"/>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7"/>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D73800">
            <w:pPr>
              <w:spacing w:before="120" w:after="0" w:line="480" w:lineRule="auto"/>
              <w:ind w:left="360" w:right="288"/>
              <w:jc w:val="both"/>
              <w:rPr>
                <w:rFonts w:ascii="Times New Roman" w:hAnsi="Times New Roman" w:cs="Times New Roman"/>
              </w:rPr>
            </w:pPr>
            <w:bookmarkStart w:id="128"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28"/>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D73800">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392CD5FE" w14:textId="5ED96B8C"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D73800" w:rsidRPr="00D73800">
        <w:rPr>
          <w:rFonts w:ascii="Times New Roman" w:hAnsi="Times New Roman" w:cs="Times New Roman"/>
        </w:rPr>
        <w:t>(4.44)</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w:t>
      </w:r>
      <w:r w:rsidR="003F7E90" w:rsidRPr="00757137">
        <w:rPr>
          <w:rFonts w:ascii="Times New Roman" w:hAnsi="Times New Roman" w:cs="Times New Roman"/>
        </w:rPr>
        <w:lastRenderedPageBreak/>
        <w:t xml:space="preserve">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4</w:t>
      </w:r>
      <w:r w:rsidR="00F9307C"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8A57E7"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7799B65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1F2A957E"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lastRenderedPageBreak/>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6C11BA8"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8A57E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3F720C7"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8A57E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4F7842D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8A57E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29" w:name="NumberRef8274118304"/>
        <w:bookmarkStart w:id="130" w:name="NumberRef818935633"/>
        <w:tc>
          <w:tcPr>
            <w:tcW w:w="720" w:type="dxa"/>
            <w:shd w:val="clear" w:color="auto" w:fill="auto"/>
            <w:vAlign w:val="center"/>
          </w:tcPr>
          <w:p w14:paraId="3007A402" w14:textId="2D6CC81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bookmarkEnd w:id="130"/>
          </w:p>
        </w:tc>
      </w:tr>
    </w:tbl>
    <w:p w14:paraId="6DC53FC0" w14:textId="5296B453"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8A57E7"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78297A70"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lastRenderedPageBreak/>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47CE3B19"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in 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8"/>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77777777" w:rsidR="0058183F" w:rsidRPr="00757137" w:rsidRDefault="0058183F" w:rsidP="0058183F">
            <w:pPr>
              <w:spacing w:before="120" w:after="0" w:line="480" w:lineRule="auto"/>
              <w:ind w:left="360" w:right="288"/>
              <w:jc w:val="both"/>
              <w:rPr>
                <w:rFonts w:ascii="Times New Roman" w:hAnsi="Times New Roman" w:cs="Times New Roman"/>
              </w:rPr>
            </w:pPr>
            <w:bookmarkStart w:id="131"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31"/>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in order to focus on the tilted object surface.  </w:t>
            </w:r>
          </w:p>
          <w:p w14:paraId="3BEAE9BE" w14:textId="77777777" w:rsidR="0058183F" w:rsidRPr="00757137" w:rsidRDefault="0058183F" w:rsidP="0058183F">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4E3736B" w14:textId="5C5BF802"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32" w:name="NumberRef3570231199"/>
        <w:bookmarkStart w:id="133" w:name="NumberRef3227176666"/>
        <w:tc>
          <w:tcPr>
            <w:tcW w:w="720" w:type="dxa"/>
            <w:shd w:val="clear" w:color="auto" w:fill="auto"/>
            <w:vAlign w:val="center"/>
          </w:tcPr>
          <w:p w14:paraId="66FD6576" w14:textId="6EED6AE6"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bookmarkEnd w:id="133"/>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8A57E7"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34" w:name="NumberRef1919224858"/>
        <w:tc>
          <w:tcPr>
            <w:tcW w:w="720" w:type="dxa"/>
            <w:shd w:val="clear" w:color="auto" w:fill="auto"/>
            <w:vAlign w:val="center"/>
          </w:tcPr>
          <w:p w14:paraId="55BDAF2C" w14:textId="77777777"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04844642"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E3396D9" w:rsidR="00B20316" w:rsidRPr="00757137" w:rsidRDefault="00B20316" w:rsidP="00757137">
            <w:pPr>
              <w:spacing w:before="120" w:after="0" w:line="480" w:lineRule="auto"/>
              <w:ind w:left="360" w:right="288"/>
              <w:jc w:val="both"/>
              <w:rPr>
                <w:rFonts w:ascii="Times New Roman" w:hAnsi="Times New Roman" w:cs="Times New Roman"/>
              </w:rPr>
            </w:pPr>
            <w:bookmarkStart w:id="135"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35"/>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3748850" w14:textId="3FF76550"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lastRenderedPageBreak/>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8A57E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E34CEB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8A57E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CC8CF7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8A57E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1639E23"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8A57E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3378D2A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8A57E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2629640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lastRenderedPageBreak/>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8A57E7"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27004605"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C8DF75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8A57E7"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36" w:name="NumberRef6789133549"/>
        <w:bookmarkStart w:id="137" w:name="NumberRef896413922"/>
        <w:bookmarkStart w:id="138" w:name="NumberRef2076272964"/>
        <w:bookmarkStart w:id="139" w:name="NumberRef4804747105"/>
        <w:bookmarkStart w:id="140" w:name="NumberRef2268660069"/>
        <w:tc>
          <w:tcPr>
            <w:tcW w:w="720" w:type="dxa"/>
            <w:shd w:val="clear" w:color="auto" w:fill="auto"/>
            <w:vAlign w:val="center"/>
          </w:tcPr>
          <w:p w14:paraId="57B02A3A" w14:textId="79A1A17F"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bookmarkEnd w:id="138"/>
            <w:bookmarkEnd w:id="139"/>
            <w:bookmarkEnd w:id="140"/>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8A57E7"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41" w:name="NumberRef4542078376"/>
        <w:tc>
          <w:tcPr>
            <w:tcW w:w="720" w:type="dxa"/>
            <w:shd w:val="clear" w:color="auto" w:fill="auto"/>
            <w:vAlign w:val="center"/>
          </w:tcPr>
          <w:p w14:paraId="4F7EB80D" w14:textId="4AA7A0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40924564" w14:textId="3773E506"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8A57E7"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7635F5F"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w:lastRenderedPageBreak/>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4656C9A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8A57E7"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42" w:name="NumberRef1499810815"/>
        <w:bookmarkStart w:id="143" w:name="NumberRef7043957710"/>
        <w:bookmarkStart w:id="144" w:name="NumberRef9287859797"/>
        <w:bookmarkStart w:id="145" w:name="NumberRef5302125216"/>
        <w:bookmarkStart w:id="146" w:name="NumberRef3297359347"/>
        <w:bookmarkStart w:id="147" w:name="NumberRef7901288867"/>
        <w:bookmarkStart w:id="148" w:name="NumberRef2546018958"/>
        <w:bookmarkStart w:id="149" w:name="NumberRef3406065702"/>
        <w:bookmarkStart w:id="150" w:name="NumberRef9994145632"/>
        <w:tc>
          <w:tcPr>
            <w:tcW w:w="720" w:type="dxa"/>
            <w:shd w:val="clear" w:color="auto" w:fill="auto"/>
            <w:vAlign w:val="center"/>
          </w:tcPr>
          <w:p w14:paraId="76939F0D" w14:textId="1BB288D3"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bookmarkEnd w:id="143"/>
            <w:bookmarkEnd w:id="144"/>
            <w:bookmarkEnd w:id="145"/>
            <w:bookmarkEnd w:id="146"/>
            <w:bookmarkEnd w:id="147"/>
            <w:bookmarkEnd w:id="148"/>
            <w:bookmarkEnd w:id="149"/>
            <w:bookmarkEnd w:id="150"/>
          </w:p>
        </w:tc>
      </w:tr>
    </w:tbl>
    <w:p w14:paraId="1F7D2B3D" w14:textId="2D20D802"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1</w:t>
      </w:r>
      <w:r w:rsidR="00F9307C"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757137">
            <w:pPr>
              <w:spacing w:before="120" w:after="0" w:line="480" w:lineRule="auto"/>
              <w:ind w:left="360" w:right="288"/>
              <w:jc w:val="both"/>
              <w:rPr>
                <w:rFonts w:ascii="Times New Roman" w:hAnsi="Times New Roman" w:cs="Times New Roman"/>
              </w:rPr>
            </w:pPr>
            <w:bookmarkStart w:id="151"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51"/>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550D4140" w14:textId="0A58DF68"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348B860A"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C3D4D4C" w:rsidR="00986A2B" w:rsidRPr="00757137" w:rsidRDefault="00986A2B" w:rsidP="0058183F">
            <w:pPr>
              <w:spacing w:before="120" w:line="480" w:lineRule="auto"/>
              <w:ind w:left="360" w:right="288"/>
              <w:jc w:val="both"/>
              <w:rPr>
                <w:rFonts w:ascii="Times New Roman" w:hAnsi="Times New Roman" w:cs="Times New Roman"/>
                <w:b/>
                <w:color w:val="0070C0"/>
              </w:rPr>
            </w:pPr>
            <w:bookmarkStart w:id="152"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52"/>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58183F">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58183F">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8A57E7" w:rsidP="0058183F">
            <w:pPr>
              <w:spacing w:after="0" w:line="48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58183F">
            <w:pPr>
              <w:spacing w:after="0" w:line="48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8A57E7" w:rsidP="0058183F">
            <w:pPr>
              <w:spacing w:after="0" w:line="48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Consequences and analysis of the focusing equation</w:t>
      </w:r>
    </w:p>
    <w:p w14:paraId="303BADD0" w14:textId="35E5FEDE"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252E02" w:rsidRPr="001A45B2">
          <w:rPr>
            <w:rStyle w:val="Hyperlink"/>
            <w:rFonts w:ascii="Times New Roman" w:hAnsi="Times New Roman" w:cs="Times New Roman"/>
          </w:rPr>
          <w:t xml:space="preserve">section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7E999DC3"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w:t>
      </w:r>
      <w:r w:rsidR="008B298F" w:rsidRPr="00757137">
        <w:rPr>
          <w:rFonts w:ascii="Times New Roman" w:eastAsiaTheme="minorEastAsia" w:hAnsi="Times New Roman" w:cs="Times New Roman"/>
        </w:rPr>
        <w:lastRenderedPageBreak/>
        <w:t xml:space="preserve">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020578">
            <w:pPr>
              <w:spacing w:before="120" w:after="0" w:line="480" w:lineRule="auto"/>
              <w:ind w:left="360" w:right="288"/>
              <w:jc w:val="both"/>
              <w:rPr>
                <w:rFonts w:ascii="Times New Roman" w:hAnsi="Times New Roman" w:cs="Times New Roman"/>
              </w:rPr>
            </w:pPr>
            <w:bookmarkStart w:id="153"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53"/>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020578">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2AE0E11E"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5569361C"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8A57E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54" w:name="NumberRef7577292919"/>
        <w:bookmarkStart w:id="155" w:name="NumberRef4018420577"/>
        <w:bookmarkStart w:id="156" w:name="NumberRef4618743658"/>
        <w:bookmarkStart w:id="157" w:name="NumberRef4921656251"/>
        <w:bookmarkStart w:id="158" w:name="NumberRef2566289306"/>
        <w:tc>
          <w:tcPr>
            <w:tcW w:w="720" w:type="dxa"/>
            <w:shd w:val="clear" w:color="auto" w:fill="auto"/>
            <w:vAlign w:val="center"/>
          </w:tcPr>
          <w:p w14:paraId="51F00E36" w14:textId="308A61A6"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bookmarkEnd w:id="155"/>
            <w:bookmarkEnd w:id="156"/>
            <w:bookmarkEnd w:id="157"/>
            <w:bookmarkEnd w:id="158"/>
          </w:p>
        </w:tc>
      </w:tr>
    </w:tbl>
    <w:p w14:paraId="772F400C" w14:textId="77777777"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In order to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AE2CDA">
            <w:pPr>
              <w:spacing w:before="120" w:after="0" w:line="480" w:lineRule="auto"/>
              <w:ind w:left="360" w:right="288"/>
              <w:jc w:val="both"/>
              <w:rPr>
                <w:rFonts w:ascii="Times New Roman" w:hAnsi="Times New Roman" w:cs="Times New Roman"/>
              </w:rPr>
            </w:pPr>
            <w:bookmarkStart w:id="159"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59"/>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AE2CDA">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3AFACA2" w14:textId="2A25620C" w:rsidR="00582225" w:rsidRPr="00757137" w:rsidRDefault="00B95EFE" w:rsidP="00AE2CDA">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the green </w:t>
      </w:r>
    </w:p>
    <w:p w14:paraId="2927F6C6" w14:textId="005F00A0"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532E59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8A57E7"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60" w:name="NumberRef954290628"/>
        <w:bookmarkStart w:id="161" w:name="NumberRef449338555"/>
        <w:bookmarkStart w:id="162" w:name="NumberRef6761758924"/>
        <w:tc>
          <w:tcPr>
            <w:tcW w:w="720" w:type="dxa"/>
            <w:shd w:val="clear" w:color="auto" w:fill="auto"/>
            <w:vAlign w:val="center"/>
          </w:tcPr>
          <w:p w14:paraId="0A0E9794" w14:textId="5EF601B3"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0"/>
            <w:bookmarkEnd w:id="161"/>
            <w:bookmarkEnd w:id="162"/>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8A57E7"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63" w:name="NumberRef5897925496"/>
        <w:bookmarkStart w:id="164" w:name="NumberRef2729423642"/>
        <w:bookmarkStart w:id="165" w:name="NumberRef6736466885"/>
        <w:bookmarkStart w:id="166" w:name="NumberRef2972580194"/>
        <w:bookmarkStart w:id="167" w:name="NumberRef2352822423"/>
        <w:bookmarkStart w:id="168" w:name="NumberRef4824280739"/>
        <w:bookmarkStart w:id="169" w:name="NumberRef157039165"/>
        <w:tc>
          <w:tcPr>
            <w:tcW w:w="720" w:type="dxa"/>
            <w:shd w:val="clear" w:color="auto" w:fill="auto"/>
            <w:vAlign w:val="center"/>
          </w:tcPr>
          <w:p w14:paraId="4DD9A82B" w14:textId="77085BE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bookmarkEnd w:id="165"/>
            <w:bookmarkEnd w:id="166"/>
            <w:bookmarkEnd w:id="167"/>
            <w:bookmarkEnd w:id="168"/>
            <w:bookmarkEnd w:id="169"/>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77777777" w:rsidR="00AE2CDA" w:rsidRPr="00757137" w:rsidRDefault="00AE2CDA" w:rsidP="00AE2CDA">
            <w:pPr>
              <w:spacing w:before="120" w:line="480" w:lineRule="auto"/>
              <w:ind w:left="360" w:right="288"/>
              <w:jc w:val="both"/>
              <w:rPr>
                <w:rFonts w:ascii="Times New Roman" w:hAnsi="Times New Roman" w:cs="Times New Roman"/>
                <w:b/>
                <w:color w:val="0070C0"/>
              </w:rPr>
            </w:pPr>
            <w:bookmarkStart w:id="170"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70"/>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AE2CDA">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AE2CDA">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AE2CDA" w:rsidP="00AE2CDA">
            <w:pPr>
              <w:spacing w:after="0" w:line="48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AE2CDA">
            <w:pPr>
              <w:spacing w:after="0" w:line="48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AE2CDA" w:rsidP="00AE2CDA">
            <w:pPr>
              <w:spacing w:after="0" w:line="48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4301e-15°</w:t>
            </w:r>
          </w:p>
        </w:tc>
        <w:tc>
          <w:tcPr>
            <w:tcW w:w="1728" w:type="dxa"/>
            <w:tcBorders>
              <w:top w:val="single" w:sz="4" w:space="0" w:color="A6A6A6" w:themeColor="background1" w:themeShade="A6"/>
            </w:tcBorders>
            <w:vAlign w:val="center"/>
          </w:tcPr>
          <w:p w14:paraId="60700C12"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3E3E21C9" w:rsidR="00A6025F" w:rsidRPr="00757137" w:rsidRDefault="008A57E7"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w:t>
      </w:r>
      <w:r w:rsidR="00A6025F" w:rsidRPr="00757137">
        <w:rPr>
          <w:rFonts w:ascii="Times New Roman" w:eastAsiaTheme="minorEastAsia" w:hAnsi="Times New Roman" w:cs="Times New Roman"/>
        </w:rPr>
        <w:lastRenderedPageBreak/>
        <w:t xml:space="preserve">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3"/>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A6025F">
            <w:pPr>
              <w:spacing w:before="120" w:after="0" w:line="480" w:lineRule="auto"/>
              <w:ind w:left="360" w:right="288"/>
              <w:jc w:val="both"/>
              <w:rPr>
                <w:rFonts w:ascii="Times New Roman" w:hAnsi="Times New Roman" w:cs="Times New Roman"/>
              </w:rPr>
            </w:pPr>
            <w:bookmarkStart w:id="171"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71"/>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A6025F">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38F74122"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w:t>
      </w:r>
      <w:r w:rsidRPr="00757137">
        <w:rPr>
          <w:rFonts w:ascii="Times New Roman" w:eastAsiaTheme="minorEastAsia" w:hAnsi="Times New Roman" w:cs="Times New Roman"/>
        </w:rPr>
        <w:lastRenderedPageBreak/>
        <w:t xml:space="preserve">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8A57E7"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72" w:name="NumberRef1698734760"/>
        <w:tc>
          <w:tcPr>
            <w:tcW w:w="720" w:type="dxa"/>
            <w:shd w:val="clear" w:color="auto" w:fill="auto"/>
            <w:vAlign w:val="center"/>
          </w:tcPr>
          <w:p w14:paraId="3FD6D360" w14:textId="1D59847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p>
        </w:tc>
      </w:tr>
    </w:tbl>
    <w:p w14:paraId="40414527" w14:textId="240EB1E0"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w:t>
      </w:r>
      <w:r w:rsidR="001C28A4" w:rsidRPr="00757137">
        <w:rPr>
          <w:rFonts w:ascii="Times New Roman" w:eastAsiaTheme="minorEastAsia" w:hAnsi="Times New Roman" w:cs="Times New Roman"/>
        </w:rPr>
        <w:lastRenderedPageBreak/>
        <w:t xml:space="preserve">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4"/>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C65F0A">
            <w:pPr>
              <w:spacing w:before="120" w:after="0" w:line="480" w:lineRule="auto"/>
              <w:ind w:left="360" w:right="288"/>
              <w:jc w:val="both"/>
              <w:rPr>
                <w:rFonts w:ascii="Times New Roman" w:hAnsi="Times New Roman" w:cs="Times New Roman"/>
              </w:rPr>
            </w:pPr>
            <w:bookmarkStart w:id="173"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73"/>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C65F0A">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8A57E7"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77777777"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425F796"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w:t>
      </w:r>
      <w:r w:rsidRPr="00757137">
        <w:rPr>
          <w:rFonts w:ascii="Times New Roman" w:eastAsiaTheme="minorEastAsia" w:hAnsi="Times New Roman" w:cs="Times New Roman"/>
        </w:rPr>
        <w:lastRenderedPageBreak/>
        <w:t xml:space="preserve">(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56A06B9F"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C65F0A">
        <w:rPr>
          <w:rFonts w:ascii="Times New Roman" w:eastAsiaTheme="minorEastAsia" w:hAnsi="Times New Roman" w:cs="Times New Roman"/>
        </w:rPr>
        <w:instrText xml:space="preserve"> ADDIN ZOTERO_ITEM CSL_CITATION {"citationID":"8o00hnhsk","properties":{"formattedCitation":"{\\rtf \\uc0\\u160{}[11]}","plainCitation":" [11]"},"citationItems":[{"id":3003,"uris":["http://zotero.org/users/534258/items/BE8CJ4XC"],"uri":["http://zotero.org/users/534258/items/BE8CJ4XC"],"itemData":{"id":3003,"type":"article-journal","title":"Cubic formula","container-title":"MathWorld--A Wolfram Web Resource","page":"87","volume":"86","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C65F0A" w:rsidRPr="00C65F0A">
        <w:rPr>
          <w:rFonts w:ascii="Times New Roman" w:hAnsi="Times New Roman" w:cs="Times New Roman"/>
          <w:szCs w:val="24"/>
        </w:rPr>
        <w:t> [1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8A57E7"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63410C1"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74" w:name="NumberRef8725468516"/>
        <w:tc>
          <w:tcPr>
            <w:tcW w:w="720" w:type="dxa"/>
            <w:shd w:val="clear" w:color="auto" w:fill="auto"/>
            <w:vAlign w:val="center"/>
          </w:tcPr>
          <w:p w14:paraId="60DE5B21" w14:textId="2F1FC3C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4"/>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8A57E7"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75" w:name="NumberRef2729468346"/>
        <w:tc>
          <w:tcPr>
            <w:tcW w:w="720" w:type="dxa"/>
            <w:shd w:val="clear" w:color="auto" w:fill="auto"/>
            <w:vAlign w:val="center"/>
          </w:tcPr>
          <w:p w14:paraId="463E6A50" w14:textId="30B4E47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m:t>
        </m:r>
        <m:r>
          <w:rPr>
            <w:rFonts w:ascii="Cambria Math" w:eastAsiaTheme="minorEastAsia" w:hAnsi="Cambria Math" w:cs="Times New Roman"/>
          </w:rPr>
          <w:lastRenderedPageBreak/>
          <m: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22B2D2B8"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F9307C" w:rsidRPr="00F9307C">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8A57E7"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76" w:name="NumberRef9276165366"/>
        <w:bookmarkStart w:id="177" w:name="NumberRef979298353"/>
        <w:bookmarkStart w:id="178" w:name="NumberRef4438624978"/>
        <w:bookmarkStart w:id="179" w:name="NumberRef7506877184"/>
        <w:tc>
          <w:tcPr>
            <w:tcW w:w="720" w:type="dxa"/>
            <w:shd w:val="clear" w:color="auto" w:fill="auto"/>
            <w:vAlign w:val="center"/>
          </w:tcPr>
          <w:p w14:paraId="4B173957" w14:textId="6B10FD9E"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bookmarkEnd w:id="178"/>
            <w:bookmarkEnd w:id="179"/>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01344141"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54F7FD5"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1</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0</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8A57E7"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180" w:name="NumberRef309506059"/>
        <w:tc>
          <w:tcPr>
            <w:tcW w:w="720" w:type="dxa"/>
            <w:shd w:val="clear" w:color="auto" w:fill="auto"/>
            <w:vAlign w:val="center"/>
          </w:tcPr>
          <w:p w14:paraId="272020F3" w14:textId="42F85065"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8936C40"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181" w:name="NumberRef898965597"/>
        <w:tc>
          <w:tcPr>
            <w:tcW w:w="720" w:type="dxa"/>
            <w:shd w:val="clear" w:color="auto" w:fill="auto"/>
            <w:vAlign w:val="center"/>
          </w:tcPr>
          <w:p w14:paraId="02A31ADB" w14:textId="2CCBE320"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p>
        </w:tc>
      </w:tr>
    </w:tbl>
    <w:p w14:paraId="641FF815" w14:textId="04544919"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5"/>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0BE17262" w:rsidR="0049056A" w:rsidRPr="00757137" w:rsidRDefault="0049056A" w:rsidP="0049056A">
            <w:pPr>
              <w:spacing w:before="120" w:after="0" w:line="480" w:lineRule="auto"/>
              <w:ind w:left="360" w:right="288"/>
              <w:jc w:val="both"/>
              <w:rPr>
                <w:rFonts w:ascii="Times New Roman" w:hAnsi="Times New Roman" w:cs="Times New Roman"/>
              </w:rPr>
            </w:pPr>
            <w:bookmarkStart w:id="182"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18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49056A">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77777777"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060012AF"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w:t>
      </w:r>
      <w:r w:rsidR="001E40A3" w:rsidRPr="001E40A3">
        <w:rPr>
          <w:rFonts w:ascii="Times New Roman" w:eastAsiaTheme="minorEastAsia" w:hAnsi="Times New Roman" w:cs="Times New Roman"/>
        </w:rPr>
        <w:lastRenderedPageBreak/>
        <w:t xml:space="preserve">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6">
                            <a:extLst>
                              <a:ext uri="{BEBA8EAE-BF5A-486C-A8C5-ECC9F3942E4B}">
                                <a14:imgProps xmlns:a14="http://schemas.microsoft.com/office/drawing/2010/main">
                                  <a14:imgLayer r:embed="rId37">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4E6109">
            <w:pPr>
              <w:spacing w:before="120" w:after="0" w:line="480" w:lineRule="auto"/>
              <w:ind w:left="360" w:right="288"/>
              <w:jc w:val="both"/>
              <w:rPr>
                <w:rFonts w:ascii="Times New Roman" w:hAnsi="Times New Roman" w:cs="Times New Roman"/>
              </w:rPr>
            </w:pPr>
            <w:bookmarkStart w:id="183"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183"/>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4E6109">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77777777" w:rsidR="0049056A" w:rsidRPr="00757137" w:rsidRDefault="0049056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757137">
            <w:pPr>
              <w:spacing w:after="0" w:line="480" w:lineRule="auto"/>
              <w:ind w:left="360"/>
              <w:rPr>
                <w:rFonts w:ascii="Times New Roman" w:eastAsiaTheme="minorEastAsia" w:hAnsi="Times New Roman" w:cs="Times New Roman"/>
                <w:u w:val="single"/>
              </w:rPr>
            </w:pPr>
            <w:bookmarkStart w:id="184"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184"/>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8">
                            <a:extLst>
                              <a:ext uri="{BEBA8EAE-BF5A-486C-A8C5-ECC9F3942E4B}">
                                <a14:imgProps xmlns:a14="http://schemas.microsoft.com/office/drawing/2010/main">
                                  <a14:imgLayer r:embed="rId39">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757137">
            <w:pPr>
              <w:spacing w:before="120" w:after="0" w:line="480" w:lineRule="auto"/>
              <w:ind w:left="360" w:right="288"/>
              <w:jc w:val="both"/>
              <w:rPr>
                <w:rFonts w:ascii="Times New Roman" w:hAnsi="Times New Roman" w:cs="Times New Roman"/>
              </w:rPr>
            </w:pPr>
            <w:bookmarkStart w:id="185"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185"/>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6410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60FD554E" w14:textId="2B51BA8F" w:rsidR="00DF4F31" w:rsidRDefault="00DF4F31">
      <w:pPr>
        <w:spacing w:after="160" w:line="259" w:lineRule="auto"/>
      </w:pPr>
    </w:p>
    <w:p w14:paraId="2F5227DE" w14:textId="79DBE90A" w:rsidR="00BD397F" w:rsidRPr="00BD397F" w:rsidRDefault="00BD397F" w:rsidP="00BD397F">
      <w:pPr>
        <w:pStyle w:val="Heading3"/>
        <w:spacing w:line="480" w:lineRule="auto"/>
        <w:rPr>
          <w:rFonts w:ascii="Times New Roman" w:eastAsiaTheme="minorEastAsia" w:hAnsi="Times New Roman" w:cs="Times New Roman"/>
          <w:b/>
          <w:color w:val="auto"/>
        </w:rPr>
      </w:pPr>
      <w:r w:rsidRPr="00BD397F">
        <w:rPr>
          <w:rFonts w:ascii="Times New Roman" w:eastAsiaTheme="minorEastAsia" w:hAnsi="Times New Roman" w:cs="Times New Roman"/>
          <w:b/>
          <w:color w:val="auto"/>
        </w:rPr>
        <w:lastRenderedPageBreak/>
        <w:t>4.4 Summary</w:t>
      </w:r>
    </w:p>
    <w:p w14:paraId="3B4C11B7" w14:textId="2AF0F259"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Pr="00AB5ECD">
        <w:rPr>
          <w:rFonts w:ascii="Times New Roman" w:hAnsi="Times New Roman" w:cs="Times New Roman"/>
        </w:rPr>
        <w:t>(4.23)</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512D2E0"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59)</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8A57E7"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760CB650"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63)</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8A57E7"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5E4A672F"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simplifies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5)</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8A57E7"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1204A39"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8A57E7"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1EEF43AA"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lastRenderedPageBreak/>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3)</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2DDEA3D" w14:textId="0E271932" w:rsidR="0064695B" w:rsidRPr="00A721FD" w:rsidRDefault="0064695B" w:rsidP="00757EE3">
      <w:pPr>
        <w:pStyle w:val="Heading1"/>
        <w:spacing w:before="0" w:line="480" w:lineRule="auto"/>
        <w:ind w:left="720" w:hanging="720"/>
        <w:jc w:val="center"/>
        <w:rPr>
          <w:rFonts w:ascii="Times New Roman" w:hAnsi="Times New Roman" w:cs="Times New Roman"/>
          <w:color w:val="auto"/>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A721FD">
        <w:rPr>
          <w:rFonts w:ascii="Times New Roman" w:hAnsi="Times New Roman" w:cs="Times New Roman"/>
          <w:color w:val="auto"/>
        </w:rPr>
        <w:t xml:space="preserve">Chapter </w:t>
      </w:r>
      <w:r>
        <w:rPr>
          <w:rFonts w:ascii="Times New Roman" w:hAnsi="Times New Roman" w:cs="Times New Roman"/>
          <w:color w:val="auto"/>
        </w:rPr>
        <w:t>5</w:t>
      </w:r>
    </w:p>
    <w:p w14:paraId="75D98422" w14:textId="30A37F4F"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7B70DA80" w14:textId="6DB5718F" w:rsidR="00B10548" w:rsidRDefault="00CD447A" w:rsidP="00CD447A">
      <w:r>
        <w:t>Text</w:t>
      </w:r>
    </w:p>
    <w:p w14:paraId="68BF80E7" w14:textId="405D6891" w:rsidR="00680EBF" w:rsidRDefault="00680EBF" w:rsidP="00CD447A"/>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11D7CA95"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9307C">
                <w:rPr>
                  <w:noProof/>
                </w:rPr>
                <w:instrText>5</w:instrText>
              </w:r>
            </w:fldSimple>
            <w:r>
              <w:instrText>.</w:instrText>
            </w:r>
            <w:fldSimple w:instr=" SEQ EquationNumber \n \* Arabic \* MERGEFORMAT ">
              <w:r w:rsidR="00F9307C">
                <w:rPr>
                  <w:noProof/>
                </w:rPr>
                <w:instrText>1</w:instrText>
              </w:r>
            </w:fldSimple>
            <w:r>
              <w:instrText>)</w:instrText>
            </w:r>
            <w:r>
              <w:fldChar w:fldCharType="end"/>
            </w:r>
          </w:p>
        </w:tc>
      </w:tr>
    </w:tbl>
    <w:p w14:paraId="64D25BAE" w14:textId="088B72CB" w:rsidR="00680EBF" w:rsidRDefault="00680EBF" w:rsidP="00CD447A"/>
    <w:p w14:paraId="056A36C3" w14:textId="77777777" w:rsidR="00B10548" w:rsidRDefault="00B10548">
      <w:pPr>
        <w:spacing w:after="160" w:line="259" w:lineRule="auto"/>
        <w:rPr>
          <w:rFonts w:asciiTheme="majorHAnsi" w:eastAsiaTheme="majorEastAsia" w:hAnsiTheme="majorHAnsi" w:cstheme="majorBidi"/>
          <w:sz w:val="32"/>
          <w:szCs w:val="32"/>
        </w:rPr>
      </w:pPr>
      <w:r>
        <w:br w:type="page"/>
      </w:r>
    </w:p>
    <w:p w14:paraId="4B4DEB04" w14:textId="77777777" w:rsidR="00757EE3" w:rsidRDefault="00757EE3">
      <w:pPr>
        <w:spacing w:after="160" w:line="259" w:lineRule="auto"/>
        <w:sectPr w:rsidR="00757EE3" w:rsidSect="00757EE3">
          <w:pgSz w:w="12240" w:h="15840" w:code="1"/>
          <w:pgMar w:top="288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59960E7" w14:textId="22C4A444" w:rsidR="00CD447A" w:rsidRPr="00A721FD" w:rsidRDefault="00680EBF" w:rsidP="00CD447A">
      <w:pPr>
        <w:pStyle w:val="Heading1"/>
        <w:spacing w:before="0" w:line="480" w:lineRule="auto"/>
        <w:ind w:left="720" w:hanging="720"/>
        <w:jc w:val="center"/>
        <w:rPr>
          <w:rFonts w:ascii="Times New Roman" w:hAnsi="Times New Roman" w:cs="Times New Roman"/>
          <w:color w:val="auto"/>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A721FD">
        <w:rPr>
          <w:rFonts w:ascii="Times New Roman" w:hAnsi="Times New Roman" w:cs="Times New Roman"/>
          <w:color w:val="auto"/>
        </w:rPr>
        <w:t xml:space="preserve">Chapter </w:t>
      </w:r>
      <w:r w:rsidR="00CD447A">
        <w:rPr>
          <w:rFonts w:ascii="Times New Roman" w:hAnsi="Times New Roman" w:cs="Times New Roman"/>
          <w:color w:val="auto"/>
        </w:rPr>
        <w:t>6</w:t>
      </w:r>
    </w:p>
    <w:p w14:paraId="082731D9" w14:textId="17304570"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1577428B" w:rsidR="00680EBF" w:rsidRDefault="00CD447A" w:rsidP="00CD447A">
      <w:r>
        <w:t>Tex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9FF4FC"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9307C">
                <w:rPr>
                  <w:noProof/>
                </w:rPr>
                <w:instrText>6</w:instrText>
              </w:r>
            </w:fldSimple>
            <w:r>
              <w:instrText>.</w:instrText>
            </w:r>
            <w:fldSimple w:instr=" SEQ EquationNumber \n \* Arabic \* MERGEFORMAT ">
              <w:r w:rsidR="00F9307C">
                <w:rPr>
                  <w:noProof/>
                </w:rPr>
                <w:instrText>1</w:instrText>
              </w:r>
            </w:fldSimple>
            <w:r>
              <w:instrText>)</w:instrText>
            </w:r>
            <w:r>
              <w:fldChar w:fldCharType="end"/>
            </w:r>
          </w:p>
        </w:tc>
      </w:tr>
    </w:tbl>
    <w:p w14:paraId="1BF66CF3" w14:textId="4D7218B9" w:rsidR="00CD447A" w:rsidRDefault="00CD447A" w:rsidP="00CD447A"/>
    <w:p w14:paraId="57BE6C09" w14:textId="77777777" w:rsidR="00CD447A" w:rsidRDefault="00CD447A" w:rsidP="00CD447A">
      <w:pPr>
        <w:spacing w:after="160" w:line="259" w:lineRule="auto"/>
        <w:rPr>
          <w:rFonts w:asciiTheme="majorHAnsi" w:eastAsiaTheme="majorEastAsia" w:hAnsiTheme="majorHAnsi" w:cstheme="majorBidi"/>
          <w:sz w:val="32"/>
          <w:szCs w:val="32"/>
        </w:rPr>
      </w:pPr>
      <w:r>
        <w:br w:type="page"/>
      </w:r>
    </w:p>
    <w:p w14:paraId="7B637815" w14:textId="77777777" w:rsidR="00757EE3" w:rsidRDefault="00757EE3">
      <w:pPr>
        <w:spacing w:after="160" w:line="259" w:lineRule="auto"/>
        <w:rPr>
          <w:rFonts w:ascii="Times New Roman" w:hAnsi="Times New Roman" w:cs="Times New Roman"/>
        </w:rPr>
        <w:sectPr w:rsidR="00757EE3" w:rsidSect="00757EE3">
          <w:pgSz w:w="12240" w:h="15840" w:code="1"/>
          <w:pgMar w:top="288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609B4A6E" w14:textId="37EF2E8E" w:rsidR="00DF4F31" w:rsidRPr="00927A26" w:rsidRDefault="00DF4F31" w:rsidP="003E525D">
      <w:pPr>
        <w:pStyle w:val="Heading1"/>
        <w:spacing w:before="0" w:line="480" w:lineRule="auto"/>
        <w:ind w:left="720" w:hanging="720"/>
        <w:jc w:val="center"/>
        <w:rPr>
          <w:rFonts w:ascii="Times New Roman" w:hAnsi="Times New Roman" w:cs="Times New Roman"/>
          <w:color w:val="auto"/>
        </w:rPr>
      </w:pPr>
      <w:r w:rsidRPr="00927A26">
        <w:rPr>
          <w:rFonts w:ascii="Times New Roman" w:hAnsi="Times New Roman" w:cs="Times New Roman"/>
          <w:color w:val="auto"/>
        </w:rPr>
        <w:lastRenderedPageBreak/>
        <w:t>A</w:t>
      </w:r>
      <w:r w:rsidR="00F26CEA">
        <w:rPr>
          <w:rFonts w:ascii="Times New Roman" w:hAnsi="Times New Roman" w:cs="Times New Roman"/>
          <w:color w:val="auto"/>
        </w:rPr>
        <w:t>PPENDIX</w:t>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MACROBUTTON RemoveChapterIncreaseMark \* MERGEFORMAT </w:instrText>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EqnChapter \n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EquationNumber \r0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TheoremNumber \r0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vanish/>
          <w:color w:val="auto"/>
        </w:rPr>
        <w:sym w:font="Wingdings" w:char="F0F6"/>
      </w:r>
      <w:r w:rsidR="004E6186" w:rsidRPr="00927A26">
        <w:rPr>
          <w:rFonts w:ascii="Times New Roman" w:hAnsi="Times New Roman" w:cs="Times New Roman"/>
          <w:color w:val="auto"/>
        </w:rPr>
        <w:fldChar w:fldCharType="end"/>
      </w:r>
      <w:r w:rsidR="00450C8D">
        <w:rPr>
          <w:rFonts w:ascii="Times New Roman" w:hAnsi="Times New Roman" w:cs="Times New Roman"/>
          <w:color w:val="auto"/>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196C55" w:rsidRDefault="00450C8D" w:rsidP="00AB5A50">
      <w:pPr>
        <w:pStyle w:val="Heading3"/>
        <w:spacing w:line="480" w:lineRule="auto"/>
        <w:jc w:val="both"/>
        <w:rPr>
          <w:rFonts w:ascii="Times New Roman" w:eastAsiaTheme="minorEastAsia" w:hAnsi="Times New Roman" w:cs="Times New Roman"/>
          <w:b/>
          <w:color w:val="auto"/>
        </w:rPr>
      </w:pPr>
      <w:bookmarkStart w:id="186" w:name="_Appendix_A.1_Transfer"/>
      <w:bookmarkEnd w:id="186"/>
      <w:r>
        <w:rPr>
          <w:rFonts w:ascii="Times New Roman" w:eastAsiaTheme="minorEastAsia" w:hAnsi="Times New Roman" w:cs="Times New Roman"/>
          <w:b/>
          <w:color w:val="auto"/>
        </w:rPr>
        <w:t xml:space="preserve">Appendix A.1 Transfer of chief ray’s direction cosine </w:t>
      </w:r>
      <w:r w:rsidR="00AB5A50">
        <w:rPr>
          <w:rFonts w:ascii="Times New Roman" w:eastAsiaTheme="minorEastAsia" w:hAnsi="Times New Roman" w:cs="Times New Roman"/>
          <w:b/>
          <w:color w:val="auto"/>
        </w:rPr>
        <w:t>for arbitrary orientation of the optical axis</w:t>
      </w:r>
      <w:r w:rsidR="002B36E9" w:rsidRPr="00196C55">
        <w:rPr>
          <w:rFonts w:ascii="Times New Roman" w:eastAsiaTheme="minorEastAsia" w:hAnsi="Times New Roman" w:cs="Times New Roman"/>
          <w:b/>
          <w:color w:val="auto"/>
        </w:rPr>
        <w:t xml:space="preserve"> </w:t>
      </w:r>
    </w:p>
    <w:p w14:paraId="53FD5F9D" w14:textId="4FE07157" w:rsidR="00640F31" w:rsidRDefault="00AB5A50" w:rsidP="00927A26">
      <w:pPr>
        <w:spacing w:line="480" w:lineRule="auto"/>
        <w:jc w:val="both"/>
        <w:rPr>
          <w:rFonts w:ascii="Times New Roman" w:hAnsi="Times New Roman" w:cs="Times New Roman"/>
        </w:rPr>
      </w:pPr>
      <w:r>
        <w:rPr>
          <w:rFonts w:ascii="Times New Roman" w:hAnsi="Times New Roman" w:cs="Times New Roman"/>
        </w:rPr>
        <w:t xml:space="preserve">In section </w:t>
      </w:r>
      <w:r w:rsidR="00BF720F">
        <w:rPr>
          <w:rFonts w:ascii="Times New Roman" w:hAnsi="Times New Roman" w:cs="Times New Roman"/>
        </w:rPr>
        <w:t xml:space="preserve">3.4 </w:t>
      </w:r>
      <w:r>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495C2089"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0</w:t>
      </w:r>
      <w:r w:rsidR="00F9307C"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187"/>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187"/>
      <w:r w:rsidR="002B36E9" w:rsidRPr="00927A26">
        <w:rPr>
          <w:rStyle w:val="CommentReference"/>
          <w:rFonts w:ascii="Times New Roman" w:hAnsi="Times New Roman" w:cs="Times New Roman"/>
        </w:rPr>
        <w:commentReference w:id="187"/>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8A57E7"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188" w:name="equ_A1_1"/>
              <m:d>
                <m:dPr>
                  <m:ctrlPr>
                    <w:rPr>
                      <w:rFonts w:ascii="Cambria Math" w:hAnsi="Cambria Math" w:cs="Times New Roman"/>
                      <w:i/>
                    </w:rPr>
                  </m:ctrlPr>
                </m:dPr>
                <m:e>
                  <m:r>
                    <w:rPr>
                      <w:rFonts w:ascii="Cambria Math" w:hAnsi="Cambria Math" w:cs="Times New Roman"/>
                    </w:rPr>
                    <m:t>A1.1</m:t>
                  </m:r>
                </m:e>
              </m:d>
              <w:bookmarkEnd w:id="188"/>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8F67E68" w14:textId="77777777" w:rsidR="00757EE3" w:rsidRDefault="00757EE3" w:rsidP="00F71998">
      <w:pPr>
        <w:spacing w:line="480" w:lineRule="auto"/>
        <w:ind w:firstLine="576"/>
        <w:jc w:val="both"/>
        <w:rPr>
          <w:rFonts w:ascii="Cambria Math" w:eastAsiaTheme="minorEastAsia" w:hAnsi="Cambria Math" w:cs="Times New Roman"/>
          <w:oMath/>
        </w:rPr>
        <w:sectPr w:rsidR="00757EE3" w:rsidSect="00757EE3">
          <w:pgSz w:w="12240" w:h="15840" w:code="1"/>
          <w:pgMar w:top="2880" w:right="1440" w:bottom="1440" w:left="2160" w:header="720" w:footer="720" w:gutter="0"/>
          <w:cols w:space="720"/>
          <w:docGrid w:linePitch="360"/>
        </w:sectPr>
      </w:pPr>
    </w:p>
    <w:p w14:paraId="28F435B4" w14:textId="7D747D43" w:rsidR="003950FE" w:rsidRPr="003950FE" w:rsidRDefault="008A57E7"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189"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189"/>
            </m:e>
          </m:eqArr>
        </m:oMath>
      </m:oMathPara>
    </w:p>
    <w:p w14:paraId="468B59F6" w14:textId="32F61950"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8A57E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699B2B11"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8A57E7"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2A963844"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8A57E7"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190" w:name="equ_A1_5"/>
              <m:d>
                <m:dPr>
                  <m:ctrlPr>
                    <w:rPr>
                      <w:rFonts w:ascii="Cambria Math" w:hAnsi="Cambria Math"/>
                      <w:i/>
                    </w:rPr>
                  </m:ctrlPr>
                </m:dPr>
                <m:e>
                  <m:r>
                    <w:rPr>
                      <w:rFonts w:ascii="Cambria Math" w:hAnsi="Cambria Math"/>
                    </w:rPr>
                    <m:t>A1.5</m:t>
                  </m:r>
                </m:e>
              </m:d>
              <w:bookmarkEnd w:id="190"/>
              <m:ctrlPr>
                <w:rPr>
                  <w:rFonts w:ascii="Cambria Math" w:hAnsi="Cambria Math" w:cs="Times New Roman"/>
                  <w:i/>
                </w:rPr>
              </m:ctrlPr>
            </m:e>
          </m:eqArr>
        </m:oMath>
      </m:oMathPara>
    </w:p>
    <w:p w14:paraId="50FB555D" w14:textId="3A77CDF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w:t>
      </w:r>
      <w:r w:rsidRPr="00927A26">
        <w:rPr>
          <w:rFonts w:ascii="Times New Roman" w:eastAsiaTheme="minorEastAsia" w:hAnsi="Times New Roman" w:cs="Times New Roman"/>
        </w:rPr>
        <w:lastRenderedPageBreak/>
        <w:t xml:space="preserve">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8A57E7"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8A57E7"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191"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191"/>
            </m:e>
          </m:eqArr>
        </m:oMath>
      </m:oMathPara>
    </w:p>
    <w:p w14:paraId="4E97C6F4" w14:textId="15FD32F3"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8A57E7"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8A57E7"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8A57E7"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3D358792"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lastRenderedPageBreak/>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8A57E7"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8A57E7"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8A57E7"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196C55" w:rsidRDefault="00BA6F56" w:rsidP="00927A26">
      <w:pPr>
        <w:pStyle w:val="Heading3"/>
        <w:spacing w:line="480" w:lineRule="auto"/>
        <w:rPr>
          <w:rFonts w:ascii="Times New Roman" w:eastAsiaTheme="minorEastAsia" w:hAnsi="Times New Roman" w:cs="Times New Roman"/>
          <w:b/>
          <w:color w:val="auto"/>
        </w:rPr>
      </w:pPr>
      <w:bookmarkStart w:id="192" w:name="_Appendix_A.2_The"/>
      <w:bookmarkEnd w:id="192"/>
      <w:r>
        <w:rPr>
          <w:rFonts w:ascii="Times New Roman" w:eastAsiaTheme="minorEastAsia" w:hAnsi="Times New Roman" w:cs="Times New Roman"/>
          <w:b/>
          <w:color w:val="auto"/>
        </w:rPr>
        <w:lastRenderedPageBreak/>
        <w:t>Appendix</w:t>
      </w:r>
      <w:r w:rsidR="00DF4F31" w:rsidRPr="00196C55">
        <w:rPr>
          <w:rFonts w:ascii="Times New Roman" w:eastAsiaTheme="minorEastAsia" w:hAnsi="Times New Roman" w:cs="Times New Roman"/>
          <w:b/>
          <w:color w:val="auto"/>
        </w:rPr>
        <w:t xml:space="preserve"> </w:t>
      </w:r>
      <w:r>
        <w:rPr>
          <w:rFonts w:ascii="Times New Roman" w:eastAsiaTheme="minorEastAsia" w:hAnsi="Times New Roman" w:cs="Times New Roman"/>
          <w:b/>
          <w:color w:val="auto"/>
        </w:rPr>
        <w:t>A.2</w:t>
      </w:r>
      <w:r w:rsidR="007B36DC" w:rsidRPr="00196C55">
        <w:rPr>
          <w:rFonts w:ascii="Times New Roman" w:eastAsiaTheme="minorEastAsia" w:hAnsi="Times New Roman" w:cs="Times New Roman"/>
          <w:b/>
          <w:color w:val="auto"/>
        </w:rPr>
        <w:t xml:space="preserve"> The direction cosine, originating from exit pupil, has unit </w:t>
      </w:r>
      <m:oMath>
        <m:sSup>
          <m:sSupPr>
            <m:ctrlPr>
              <w:rPr>
                <w:rFonts w:ascii="Cambria Math" w:eastAsiaTheme="minorEastAsia" w:hAnsi="Cambria Math" w:cs="Times New Roman"/>
                <w:b/>
                <w:i/>
                <w:color w:val="auto"/>
              </w:rPr>
            </m:ctrlPr>
          </m:sSupPr>
          <m:e>
            <m:r>
              <m:rPr>
                <m:scr m:val="script"/>
                <m:sty m:val="bi"/>
              </m:rPr>
              <w:rPr>
                <w:rFonts w:ascii="Cambria Math" w:eastAsiaTheme="minorEastAsia" w:hAnsi="Cambria Math" w:cs="Times New Roman"/>
                <w:color w:val="auto"/>
              </w:rPr>
              <m:t>l</m:t>
            </m:r>
          </m:e>
          <m:sup>
            <m:r>
              <m:rPr>
                <m:sty m:val="bi"/>
              </m:rPr>
              <w:rPr>
                <w:rFonts w:ascii="Cambria Math" w:eastAsiaTheme="minorEastAsia" w:hAnsi="Cambria Math" w:cs="Times New Roman"/>
                <w:color w:val="auto"/>
              </w:rPr>
              <m:t>2</m:t>
            </m:r>
          </m:sup>
        </m:sSup>
      </m:oMath>
      <w:r w:rsidR="007B36DC" w:rsidRPr="00196C55">
        <w:rPr>
          <w:rFonts w:ascii="Times New Roman" w:eastAsiaTheme="minorEastAsia" w:hAnsi="Times New Roman" w:cs="Times New Roman"/>
          <w:b/>
          <w:color w:val="auto"/>
        </w:rPr>
        <w:t>-Norm</w:t>
      </w:r>
      <w:r w:rsidR="00DF4F31" w:rsidRPr="00196C55">
        <w:rPr>
          <w:rFonts w:ascii="Times New Roman" w:eastAsiaTheme="minorEastAsia" w:hAnsi="Times New Roman" w:cs="Times New Roman"/>
          <w:b/>
          <w:color w:val="auto"/>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8A57E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8A57E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8A57E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8A57E7"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193"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193"/>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8A57E7"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8A57E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194"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194"/>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8A57E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8A57E7"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7E3E42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8A57E7"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70A572F4" w14:textId="662832EE" w:rsidR="00DF4F31" w:rsidRDefault="002703E6" w:rsidP="002703E6">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Pr>
          <w:rFonts w:ascii="Times New Roman" w:eastAsiaTheme="minorEastAsia" w:hAnsi="Times New Roman" w:cs="Times New Roman"/>
        </w:rPr>
        <w:t>obtain</w:t>
      </w:r>
    </w:p>
    <w:p w14:paraId="2BD00560" w14:textId="29FE331F" w:rsidR="002703E6" w:rsidRDefault="002703E6" w:rsidP="002703E6">
      <w:pPr>
        <w:spacing w:line="480" w:lineRule="auto"/>
        <w:ind w:firstLine="576"/>
        <w:jc w:val="both"/>
        <w:rPr>
          <w:rFonts w:ascii="Times New Roman" w:eastAsiaTheme="minorEastAsia" w:hAnsi="Times New Roman" w:cs="Times New Roman"/>
        </w:rPr>
      </w:pPr>
    </w:p>
    <w:p w14:paraId="17FBF8B1" w14:textId="7B261759" w:rsidR="002703E6" w:rsidRPr="002703E6" w:rsidRDefault="008A57E7"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757EE3">
          <w:pgSz w:w="12240" w:h="15840" w:code="1"/>
          <w:pgMar w:top="1584" w:right="1440" w:bottom="1440" w:left="2160" w:header="720" w:footer="720" w:gutter="0"/>
          <w:cols w:space="720"/>
          <w:docGrid w:linePitch="360"/>
        </w:sectPr>
      </w:pPr>
    </w:p>
    <w:p w14:paraId="3FEC7121" w14:textId="0577C886" w:rsidR="002F7EFD" w:rsidRPr="00927A26" w:rsidRDefault="002F7EFD" w:rsidP="002C1E9C">
      <w:pPr>
        <w:pStyle w:val="Heading1"/>
        <w:spacing w:before="0" w:line="480" w:lineRule="auto"/>
        <w:ind w:left="720" w:hanging="720"/>
        <w:jc w:val="center"/>
        <w:rPr>
          <w:rFonts w:ascii="Times New Roman" w:hAnsi="Times New Roman" w:cs="Times New Roman"/>
          <w:color w:val="auto"/>
        </w:rPr>
      </w:pPr>
      <w:r w:rsidRPr="00927A26">
        <w:rPr>
          <w:rFonts w:ascii="Times New Roman" w:hAnsi="Times New Roman" w:cs="Times New Roman"/>
          <w:color w:val="auto"/>
        </w:rPr>
        <w:lastRenderedPageBreak/>
        <w:t>A</w:t>
      </w:r>
      <w:r>
        <w:rPr>
          <w:rFonts w:ascii="Times New Roman" w:hAnsi="Times New Roman" w:cs="Times New Roman"/>
          <w:color w:val="auto"/>
        </w:rPr>
        <w:t>PPENDIX</w:t>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MACROBUTTON RemoveChapterIncreaseMark \* MERGEFORMAT </w:instrText>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SEQ EqnChapter \n \h \* MERGEFORMAT </w:instrText>
      </w:r>
      <w:r w:rsidRPr="00927A26">
        <w:rPr>
          <w:rFonts w:ascii="Times New Roman" w:hAnsi="Times New Roman" w:cs="Times New Roman"/>
          <w:color w:val="auto"/>
        </w:rPr>
        <w:fldChar w:fldCharType="end"/>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SEQ EquationNumber \r0 \h \* MERGEFORMAT </w:instrText>
      </w:r>
      <w:r w:rsidRPr="00927A26">
        <w:rPr>
          <w:rFonts w:ascii="Times New Roman" w:hAnsi="Times New Roman" w:cs="Times New Roman"/>
          <w:color w:val="auto"/>
        </w:rPr>
        <w:fldChar w:fldCharType="end"/>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SEQ TheoremNumber \r0 \h \* MERGEFORMAT </w:instrText>
      </w:r>
      <w:r w:rsidRPr="00927A26">
        <w:rPr>
          <w:rFonts w:ascii="Times New Roman" w:hAnsi="Times New Roman" w:cs="Times New Roman"/>
          <w:color w:val="auto"/>
        </w:rPr>
        <w:fldChar w:fldCharType="end"/>
      </w:r>
      <w:r w:rsidRPr="00927A26">
        <w:rPr>
          <w:rFonts w:ascii="Times New Roman" w:hAnsi="Times New Roman" w:cs="Times New Roman"/>
          <w:vanish/>
          <w:color w:val="auto"/>
        </w:rPr>
        <w:sym w:font="Wingdings" w:char="F0F6"/>
      </w:r>
      <w:r w:rsidRPr="00927A26">
        <w:rPr>
          <w:rFonts w:ascii="Times New Roman" w:hAnsi="Times New Roman" w:cs="Times New Roman"/>
          <w:color w:val="auto"/>
        </w:rPr>
        <w:fldChar w:fldCharType="end"/>
      </w:r>
      <w:r>
        <w:rPr>
          <w:rFonts w:ascii="Times New Roman" w:hAnsi="Times New Roman" w:cs="Times New Roman"/>
          <w:color w:val="auto"/>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196C55" w:rsidRDefault="002F7EFD" w:rsidP="00927A26">
      <w:pPr>
        <w:pStyle w:val="Heading3"/>
        <w:spacing w:line="480" w:lineRule="auto"/>
        <w:rPr>
          <w:rFonts w:ascii="Times New Roman" w:eastAsiaTheme="minorEastAsia" w:hAnsi="Times New Roman" w:cs="Times New Roman"/>
          <w:b/>
          <w:color w:val="auto"/>
        </w:rPr>
      </w:pPr>
      <w:bookmarkStart w:id="195" w:name="_Appendix_B.1_Derivation"/>
      <w:bookmarkEnd w:id="195"/>
      <w:r>
        <w:rPr>
          <w:rFonts w:ascii="Times New Roman" w:eastAsiaTheme="minorEastAsia" w:hAnsi="Times New Roman" w:cs="Times New Roman"/>
          <w:b/>
          <w:color w:val="auto"/>
        </w:rPr>
        <w:t xml:space="preserve">Appendix B.1 </w:t>
      </w:r>
      <w:r w:rsidR="009C1F5A" w:rsidRPr="00196C55">
        <w:rPr>
          <w:rFonts w:ascii="Times New Roman" w:eastAsiaTheme="minorEastAsia" w:hAnsi="Times New Roman" w:cs="Times New Roman"/>
          <w:b/>
          <w:color w:val="auto"/>
        </w:rPr>
        <w:t xml:space="preserve">Derivation </w:t>
      </w:r>
      <w:r>
        <w:rPr>
          <w:rFonts w:ascii="Times New Roman" w:eastAsiaTheme="minorEastAsia" w:hAnsi="Times New Roman" w:cs="Times New Roman"/>
          <w:b/>
          <w:color w:val="auto"/>
        </w:rPr>
        <w:t>of</w:t>
      </w:r>
      <w:r w:rsidR="009C1F5A" w:rsidRPr="00196C55">
        <w:rPr>
          <w:rFonts w:ascii="Times New Roman" w:eastAsiaTheme="minorEastAsia" w:hAnsi="Times New Roman" w:cs="Times New Roman"/>
          <w:b/>
          <w:color w:val="auto"/>
        </w:rPr>
        <w:t xml:space="preserve"> Gauss</w:t>
      </w:r>
      <w:r w:rsidR="005C44FD" w:rsidRPr="00196C55">
        <w:rPr>
          <w:rFonts w:ascii="Times New Roman" w:eastAsiaTheme="minorEastAsia" w:hAnsi="Times New Roman" w:cs="Times New Roman"/>
          <w:b/>
          <w:color w:val="auto"/>
        </w:rPr>
        <w:t>ian</w:t>
      </w:r>
      <w:r w:rsidR="009C1F5A" w:rsidRPr="00196C55">
        <w:rPr>
          <w:rFonts w:ascii="Times New Roman" w:eastAsiaTheme="minorEastAsia" w:hAnsi="Times New Roman" w:cs="Times New Roman"/>
          <w:b/>
          <w:color w:val="auto"/>
        </w:rPr>
        <w:t xml:space="preserve"> </w:t>
      </w:r>
      <w:r w:rsidR="003D261D" w:rsidRPr="00196C55">
        <w:rPr>
          <w:rFonts w:ascii="Times New Roman" w:eastAsiaTheme="minorEastAsia" w:hAnsi="Times New Roman" w:cs="Times New Roman"/>
          <w:b/>
          <w:color w:val="auto"/>
        </w:rPr>
        <w:t>imaging</w:t>
      </w:r>
      <w:r w:rsidR="009C1F5A" w:rsidRPr="00196C55">
        <w:rPr>
          <w:rFonts w:ascii="Times New Roman" w:eastAsiaTheme="minorEastAsia" w:hAnsi="Times New Roman" w:cs="Times New Roman"/>
          <w:b/>
          <w:color w:val="auto"/>
        </w:rPr>
        <w:t xml:space="preserve"> </w:t>
      </w:r>
      <w:r w:rsidR="003D261D" w:rsidRPr="00196C55">
        <w:rPr>
          <w:rFonts w:ascii="Times New Roman" w:eastAsiaTheme="minorEastAsia" w:hAnsi="Times New Roman" w:cs="Times New Roman"/>
          <w:b/>
          <w:color w:val="auto"/>
        </w:rPr>
        <w:t>equation</w:t>
      </w:r>
      <w:r w:rsidR="009C1F5A" w:rsidRPr="00196C55">
        <w:rPr>
          <w:rFonts w:ascii="Times New Roman" w:eastAsiaTheme="minorEastAsia" w:hAnsi="Times New Roman" w:cs="Times New Roman"/>
          <w:b/>
          <w:color w:val="auto"/>
        </w:rPr>
        <w:t xml:space="preserve"> </w:t>
      </w:r>
      <w:r w:rsidR="001C03DA" w:rsidRPr="00196C55">
        <w:rPr>
          <w:rFonts w:ascii="Times New Roman" w:eastAsiaTheme="minorEastAsia" w:hAnsi="Times New Roman" w:cs="Times New Roman"/>
          <w:b/>
          <w:color w:val="auto"/>
        </w:rPr>
        <w:t>with</w:t>
      </w:r>
      <w:r w:rsidR="009C1F5A" w:rsidRPr="00196C55">
        <w:rPr>
          <w:rFonts w:ascii="Times New Roman" w:eastAsiaTheme="minorEastAsia" w:hAnsi="Times New Roman" w:cs="Times New Roman"/>
          <w:b/>
          <w:color w:val="auto"/>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25491B8E"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6itru1ca","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05009B" w:rsidRPr="0005009B">
        <w:rPr>
          <w:rFonts w:ascii="Times New Roman" w:hAnsi="Times New Roman" w:cs="Times New Roman"/>
          <w:szCs w:val="24"/>
        </w:rPr>
        <w:t> [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09E3030A" w:rsidR="00784537" w:rsidRDefault="008A57E7"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2E0BF867" w14:textId="77777777" w:rsidR="00DD5EF7" w:rsidRDefault="00DD5EF7" w:rsidP="00784537">
      <w:pPr>
        <w:spacing w:line="480" w:lineRule="auto"/>
        <w:jc w:val="both"/>
        <w:rPr>
          <w:rFonts w:ascii="Cambria Math" w:eastAsiaTheme="minorEastAsia" w:hAnsi="Cambria Math" w:cs="Times New Roman"/>
          <w:oMath/>
        </w:rPr>
        <w:sectPr w:rsidR="00DD5EF7" w:rsidSect="00DD5EF7">
          <w:pgSz w:w="12240" w:h="15840" w:code="1"/>
          <w:pgMar w:top="2880" w:right="1440" w:bottom="1440" w:left="2160" w:header="720" w:footer="720" w:gutter="0"/>
          <w:cols w:space="720"/>
          <w:docGrid w:linePitch="360"/>
        </w:sectPr>
      </w:pPr>
    </w:p>
    <w:p w14:paraId="659B0E5F" w14:textId="47053696" w:rsidR="00784537" w:rsidRPr="00784537" w:rsidRDefault="008A57E7"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6"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196"/>
            </m:e>
          </m:eqArr>
        </m:oMath>
      </m:oMathPara>
    </w:p>
    <w:p w14:paraId="41B37F3F" w14:textId="77777777" w:rsidR="00784537" w:rsidRPr="00784537" w:rsidRDefault="00784537" w:rsidP="00784537">
      <w:pPr>
        <w:spacing w:line="480" w:lineRule="auto"/>
        <w:jc w:val="both"/>
        <w:rPr>
          <w:rFonts w:ascii="Times New Roman" w:eastAsiaTheme="minorEastAsia" w:hAnsi="Times New Roman" w:cs="Times New Roman"/>
        </w:rPr>
      </w:pPr>
    </w:p>
    <w:p w14:paraId="3BAFABAD" w14:textId="634C0CF1"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w:t>
      </w:r>
      <w:r w:rsidR="00784537" w:rsidRPr="00927A26">
        <w:rPr>
          <w:rFonts w:ascii="Times New Roman" w:eastAsiaTheme="minorEastAsia" w:hAnsi="Times New Roman" w:cs="Times New Roman"/>
        </w:rPr>
        <w:t>nd</w:t>
      </w:r>
    </w:p>
    <w:p w14:paraId="6559D642" w14:textId="6F42E5B2" w:rsidR="008D2ED2" w:rsidRPr="008D2ED2" w:rsidRDefault="008A57E7"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7"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197"/>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8D2ED2">
            <w:pPr>
              <w:spacing w:before="120" w:after="0" w:line="480" w:lineRule="auto"/>
              <w:ind w:left="360" w:right="288"/>
              <w:jc w:val="both"/>
              <w:rPr>
                <w:rFonts w:ascii="Times New Roman" w:hAnsi="Times New Roman" w:cs="Times New Roman"/>
              </w:rPr>
            </w:pPr>
            <w:bookmarkStart w:id="198"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198"/>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8D2ED2">
            <w:pPr>
              <w:tabs>
                <w:tab w:val="right" w:pos="9036"/>
              </w:tabs>
              <w:spacing w:after="360" w:line="120" w:lineRule="auto"/>
              <w:ind w:left="360" w:right="360"/>
              <w:jc w:val="both"/>
              <w:rPr>
                <w:rFonts w:ascii="Times New Roman" w:hAnsi="Times New Roman" w:cs="Times New Roman"/>
                <w:u w:val="single"/>
              </w:rPr>
            </w:pPr>
            <w:r w:rsidRPr="00927A26">
              <w:rPr>
                <w:rFonts w:ascii="Times New Roman" w:hAnsi="Times New Roman" w:cs="Times New Roman"/>
                <w:sz w:val="2"/>
                <w:u w:val="single"/>
              </w:rPr>
              <w:t xml:space="preserve">  </w:t>
            </w:r>
            <w:r w:rsidRPr="00927A26">
              <w:rPr>
                <w:rFonts w:ascii="Times New Roman" w:hAnsi="Times New Roman" w:cs="Times New Roman"/>
                <w:color w:val="7F7F7F" w:themeColor="text1" w:themeTint="80"/>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8A57E7"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199"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199"/>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8A57E7"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00"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00"/>
            </m:e>
          </m:eqArr>
        </m:oMath>
      </m:oMathPara>
    </w:p>
    <w:p w14:paraId="43566E94" w14:textId="65616B5B"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8A57E7"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8090782"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8A57E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01"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01"/>
            </m:e>
          </m:eqArr>
        </m:oMath>
      </m:oMathPara>
    </w:p>
    <w:p w14:paraId="3123197E" w14:textId="14A6DD5F"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8A57E7"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8A57E7"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8A57E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02" w:name="equ_B1_6"/>
              <m:d>
                <m:dPr>
                  <m:ctrlPr>
                    <w:rPr>
                      <w:rFonts w:ascii="Cambria Math" w:hAnsi="Cambria Math" w:cs="Times New Roman"/>
                      <w:i/>
                    </w:rPr>
                  </m:ctrlPr>
                </m:dPr>
                <m:e>
                  <m:r>
                    <w:rPr>
                      <w:rFonts w:ascii="Cambria Math" w:hAnsi="Cambria Math" w:cs="Times New Roman"/>
                    </w:rPr>
                    <m:t>B1.6</m:t>
                  </m:r>
                </m:e>
              </m:d>
              <w:bookmarkEnd w:id="202"/>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lastRenderedPageBreak/>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8A57E7"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196C55">
            <w:pPr>
              <w:spacing w:after="0" w:line="48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8A57E7"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8A57E7"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196C55">
            <w:pPr>
              <w:spacing w:after="0" w:line="48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DC3CE7F"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29803BB2"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8A57E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367EF" w:rsidRDefault="000367EF" w:rsidP="00927A26">
      <w:pPr>
        <w:pStyle w:val="Heading3"/>
        <w:spacing w:line="480" w:lineRule="auto"/>
        <w:rPr>
          <w:rFonts w:ascii="Times New Roman" w:eastAsiaTheme="minorEastAsia" w:hAnsi="Times New Roman" w:cs="Times New Roman"/>
          <w:b/>
          <w:color w:val="auto"/>
        </w:rPr>
      </w:pPr>
      <w:bookmarkStart w:id="203" w:name="_Appendix_B.2_A"/>
      <w:bookmarkEnd w:id="203"/>
      <w:r>
        <w:rPr>
          <w:rFonts w:ascii="Times New Roman" w:eastAsiaTheme="minorEastAsia" w:hAnsi="Times New Roman" w:cs="Times New Roman"/>
          <w:b/>
          <w:color w:val="auto"/>
        </w:rPr>
        <w:t xml:space="preserve">Appendix B.2 </w:t>
      </w:r>
      <w:r w:rsidR="00035352" w:rsidRPr="000367EF">
        <w:rPr>
          <w:rFonts w:ascii="Times New Roman" w:eastAsiaTheme="minorEastAsia" w:hAnsi="Times New Roman" w:cs="Times New Roman"/>
          <w:b/>
          <w:color w:val="auto"/>
        </w:rPr>
        <w:t xml:space="preserve">A </w:t>
      </w:r>
      <w:r w:rsidR="001E6736" w:rsidRPr="000367EF">
        <w:rPr>
          <w:rFonts w:ascii="Times New Roman" w:eastAsiaTheme="minorEastAsia" w:hAnsi="Times New Roman" w:cs="Times New Roman"/>
          <w:b/>
          <w:color w:val="auto"/>
        </w:rPr>
        <w:t>brief</w:t>
      </w:r>
      <w:r w:rsidR="00035352" w:rsidRPr="000367EF">
        <w:rPr>
          <w:rFonts w:ascii="Times New Roman" w:eastAsiaTheme="minorEastAsia" w:hAnsi="Times New Roman" w:cs="Times New Roman"/>
          <w:b/>
          <w:color w:val="auto"/>
        </w:rPr>
        <w:t xml:space="preserve"> account on</w:t>
      </w:r>
      <w:r w:rsidR="00B87C5B" w:rsidRPr="000367EF">
        <w:rPr>
          <w:rFonts w:ascii="Times New Roman" w:eastAsiaTheme="minorEastAsia" w:hAnsi="Times New Roman" w:cs="Times New Roman"/>
          <w:b/>
          <w:color w:val="auto"/>
        </w:rPr>
        <w:t xml:space="preserve"> the </w:t>
      </w:r>
      <w:r w:rsidR="001C03DA" w:rsidRPr="000367EF">
        <w:rPr>
          <w:rFonts w:ascii="Times New Roman" w:eastAsiaTheme="minorEastAsia" w:hAnsi="Times New Roman" w:cs="Times New Roman"/>
          <w:b/>
          <w:color w:val="auto"/>
        </w:rPr>
        <w:t>significance of pupil magnification</w:t>
      </w:r>
    </w:p>
    <w:p w14:paraId="0EC0AFE9" w14:textId="3C174D27"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w:t>
      </w:r>
      <w:r w:rsidR="006C6229" w:rsidRPr="00927A26">
        <w:rPr>
          <w:rFonts w:ascii="Times New Roman" w:hAnsi="Times New Roman" w:cs="Times New Roman"/>
        </w:rPr>
        <w:lastRenderedPageBreak/>
        <w:t xml:space="preserve">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523A1D">
            <w:pPr>
              <w:spacing w:before="120" w:after="0" w:line="480" w:lineRule="auto"/>
              <w:ind w:left="360" w:right="288"/>
              <w:jc w:val="both"/>
              <w:rPr>
                <w:rFonts w:ascii="Times New Roman" w:hAnsi="Times New Roman" w:cs="Times New Roman"/>
              </w:rPr>
            </w:pPr>
            <w:bookmarkStart w:id="204"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04"/>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523A1D">
            <w:pPr>
              <w:tabs>
                <w:tab w:val="right" w:pos="9036"/>
              </w:tabs>
              <w:spacing w:after="360" w:line="120" w:lineRule="auto"/>
              <w:ind w:left="360" w:right="360"/>
              <w:jc w:val="both"/>
              <w:rPr>
                <w:rFonts w:ascii="Times New Roman" w:hAnsi="Times New Roman" w:cs="Times New Roman"/>
                <w:u w:val="single"/>
              </w:rPr>
            </w:pPr>
            <w:r w:rsidRPr="00927A26">
              <w:rPr>
                <w:rFonts w:ascii="Times New Roman" w:hAnsi="Times New Roman" w:cs="Times New Roman"/>
                <w:sz w:val="2"/>
                <w:u w:val="single"/>
              </w:rPr>
              <w:t xml:space="preserve">  </w:t>
            </w:r>
            <w:r w:rsidRPr="00927A26">
              <w:rPr>
                <w:rFonts w:ascii="Times New Roman" w:hAnsi="Times New Roman" w:cs="Times New Roman"/>
                <w:color w:val="7F7F7F" w:themeColor="text1" w:themeTint="80"/>
                <w:sz w:val="2"/>
                <w:u w:val="single"/>
              </w:rPr>
              <w:tab/>
            </w:r>
          </w:p>
        </w:tc>
      </w:tr>
    </w:tbl>
    <w:p w14:paraId="0D9A3676" w14:textId="3C76079D"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05"/>
      <w:r w:rsidRPr="00927A26">
        <w:rPr>
          <w:rFonts w:ascii="Times New Roman" w:eastAsiaTheme="minorEastAsia" w:hAnsi="Times New Roman" w:cs="Times New Roman"/>
          <w:color w:val="767171" w:themeColor="background2" w:themeShade="80"/>
        </w:rPr>
        <w:t>ref</w:t>
      </w:r>
      <w:commentRangeEnd w:id="205"/>
      <w:r w:rsidRPr="00927A26">
        <w:rPr>
          <w:rStyle w:val="CommentReference"/>
          <w:rFonts w:ascii="Times New Roman" w:hAnsi="Times New Roman" w:cs="Times New Roman"/>
        </w:rPr>
        <w:commentReference w:id="205"/>
      </w:r>
      <w:r w:rsidRPr="00927A26">
        <w:rPr>
          <w:rFonts w:ascii="Times New Roman" w:eastAsiaTheme="minorEastAsia" w:hAnsi="Times New Roman" w:cs="Times New Roman"/>
        </w:rPr>
        <w:t>]</w:t>
      </w:r>
    </w:p>
    <w:p w14:paraId="170EF70B" w14:textId="101981B6" w:rsidR="00B05747" w:rsidRPr="00B05747" w:rsidRDefault="008A57E7"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06"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06"/>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8A57E7"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07"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07"/>
              <m:ctrlPr>
                <w:rPr>
                  <w:rFonts w:ascii="Cambria Math" w:hAnsi="Cambria Math" w:cs="Times New Roman"/>
                  <w:i/>
                </w:rPr>
              </m:ctrlPr>
            </m:e>
          </m:eqArr>
        </m:oMath>
      </m:oMathPara>
    </w:p>
    <w:p w14:paraId="4252A4ED" w14:textId="4A79668C"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lastRenderedPageBreak/>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8A57E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08" w:name="equ_B2_3"/>
              <m:d>
                <m:dPr>
                  <m:ctrlPr>
                    <w:rPr>
                      <w:rFonts w:ascii="Cambria Math" w:hAnsi="Cambria Math" w:cs="Times New Roman"/>
                      <w:i/>
                    </w:rPr>
                  </m:ctrlPr>
                </m:dPr>
                <m:e>
                  <m:r>
                    <w:rPr>
                      <w:rFonts w:ascii="Cambria Math" w:hAnsi="Cambria Math" w:cs="Times New Roman"/>
                    </w:rPr>
                    <m:t>B2.3</m:t>
                  </m:r>
                </m:e>
              </m:d>
              <w:bookmarkEnd w:id="208"/>
            </m:e>
          </m:eqArr>
        </m:oMath>
      </m:oMathPara>
    </w:p>
    <w:p w14:paraId="6DE73FFB" w14:textId="485A470A"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8A57E7"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1A9DCF1E"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8A57E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09" w:name="equ_B2_5"/>
              <m:d>
                <m:dPr>
                  <m:ctrlPr>
                    <w:rPr>
                      <w:rFonts w:ascii="Cambria Math" w:hAnsi="Cambria Math" w:cs="Times New Roman"/>
                      <w:i/>
                    </w:rPr>
                  </m:ctrlPr>
                </m:dPr>
                <m:e>
                  <m:r>
                    <w:rPr>
                      <w:rFonts w:ascii="Cambria Math" w:hAnsi="Cambria Math" w:cs="Times New Roman"/>
                    </w:rPr>
                    <m:t>B2.5</m:t>
                  </m:r>
                </m:e>
              </m:d>
              <w:bookmarkEnd w:id="209"/>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proofErr w:type="gramStart"/>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roofErr w:type="gramEnd"/>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10"/>
      <w:r w:rsidR="004726E0" w:rsidRPr="00927A26">
        <w:rPr>
          <w:rFonts w:ascii="Times New Roman" w:eastAsiaTheme="minorEastAsia" w:hAnsi="Times New Roman" w:cs="Times New Roman"/>
          <w:color w:val="767171" w:themeColor="background2" w:themeShade="80"/>
        </w:rPr>
        <w:t>ref</w:t>
      </w:r>
      <w:commentRangeEnd w:id="210"/>
      <w:r w:rsidR="004726E0" w:rsidRPr="00927A26">
        <w:rPr>
          <w:rStyle w:val="CommentReference"/>
          <w:rFonts w:ascii="Times New Roman" w:hAnsi="Times New Roman" w:cs="Times New Roman"/>
        </w:rPr>
        <w:commentReference w:id="210"/>
      </w:r>
      <w:r w:rsidR="004726E0" w:rsidRPr="00927A26">
        <w:rPr>
          <w:rFonts w:ascii="Times New Roman" w:eastAsiaTheme="minorEastAsia" w:hAnsi="Times New Roman" w:cs="Times New Roman"/>
        </w:rPr>
        <w:t>]</w:t>
      </w:r>
    </w:p>
    <w:p w14:paraId="623528BA" w14:textId="40A0742B" w:rsidR="00BE415C" w:rsidRPr="00BE415C" w:rsidRDefault="008A57E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11"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11"/>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44DFCF36"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8A57E7"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12"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12"/>
            </m:e>
          </m:eqArr>
        </m:oMath>
      </m:oMathPara>
    </w:p>
    <w:p w14:paraId="2FCDEF50" w14:textId="7DCE6391"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8A57E7"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3A58E3BC"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13"/>
      <w:r w:rsidR="007E436C">
        <w:rPr>
          <w:rFonts w:ascii="Times New Roman" w:eastAsiaTheme="minorEastAsia" w:hAnsi="Times New Roman" w:cs="Times New Roman"/>
        </w:rPr>
        <w:t>obtain</w:t>
      </w:r>
      <w:commentRangeEnd w:id="213"/>
      <w:r w:rsidR="007E436C">
        <w:rPr>
          <w:rStyle w:val="CommentReference"/>
        </w:rPr>
        <w:commentReference w:id="213"/>
      </w:r>
      <w:r w:rsidR="007E436C">
        <w:rPr>
          <w:rFonts w:ascii="Times New Roman" w:eastAsiaTheme="minorEastAsia" w:hAnsi="Times New Roman" w:cs="Times New Roman"/>
        </w:rPr>
        <w:t>:</w:t>
      </w:r>
    </w:p>
    <w:p w14:paraId="7F257245" w14:textId="16B03260" w:rsidR="007E436C" w:rsidRPr="007E436C" w:rsidRDefault="008A57E7"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14" w:name="equ_B2_9"/>
              <m:d>
                <m:dPr>
                  <m:ctrlPr>
                    <w:rPr>
                      <w:rFonts w:ascii="Cambria Math" w:hAnsi="Cambria Math" w:cs="Times New Roman"/>
                      <w:i/>
                    </w:rPr>
                  </m:ctrlPr>
                </m:dPr>
                <m:e>
                  <m:r>
                    <w:rPr>
                      <w:rFonts w:ascii="Cambria Math" w:hAnsi="Cambria Math" w:cs="Times New Roman"/>
                    </w:rPr>
                    <m:t>B2.9</m:t>
                  </m:r>
                </m:e>
              </m:d>
              <w:bookmarkEnd w:id="214"/>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w:t>
      </w:r>
      <w:proofErr w:type="gramStart"/>
      <w:r w:rsidRPr="00927A26">
        <w:rPr>
          <w:rFonts w:ascii="Times New Roman" w:eastAsiaTheme="minorEastAsia" w:hAnsi="Times New Roman" w:cs="Times New Roman"/>
        </w:rPr>
        <w:t>images)</w:t>
      </w:r>
      <w:r w:rsidR="007E436C">
        <w:rPr>
          <w:rFonts w:ascii="Times New Roman" w:eastAsiaTheme="minorEastAsia" w:hAnsi="Times New Roman" w:cs="Times New Roman"/>
        </w:rPr>
        <w:t>.</w:t>
      </w:r>
      <w:proofErr w:type="gramEnd"/>
      <w:r w:rsidR="007E436C">
        <w:rPr>
          <w:rFonts w:ascii="Times New Roman" w:eastAsiaTheme="minorEastAsia" w:hAnsi="Times New Roman" w:cs="Times New Roman"/>
        </w:rPr>
        <w:t xml:space="preserve"> </w:t>
      </w:r>
    </w:p>
    <w:p w14:paraId="05E77B6B" w14:textId="5A052D90"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8A57E7"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15" w:name="equ_B2_10"/>
              <m:d>
                <m:dPr>
                  <m:ctrlPr>
                    <w:rPr>
                      <w:rFonts w:ascii="Cambria Math" w:hAnsi="Cambria Math" w:cs="Times New Roman"/>
                      <w:i/>
                    </w:rPr>
                  </m:ctrlPr>
                </m:dPr>
                <m:e>
                  <m:r>
                    <w:rPr>
                      <w:rFonts w:ascii="Cambria Math" w:hAnsi="Cambria Math" w:cs="Times New Roman"/>
                    </w:rPr>
                    <m:t>B2.10</m:t>
                  </m:r>
                </m:e>
              </m:d>
              <w:bookmarkEnd w:id="215"/>
            </m:e>
          </m:eqArr>
        </m:oMath>
      </m:oMathPara>
    </w:p>
    <w:p w14:paraId="7C22F299" w14:textId="1A516142"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16"/>
      <w:r w:rsidRPr="00927A26">
        <w:rPr>
          <w:rFonts w:ascii="Times New Roman" w:hAnsi="Times New Roman" w:cs="Times New Roman"/>
        </w:rPr>
        <w:t>To Investigate</w:t>
      </w:r>
      <w:r w:rsidR="007A2BAE" w:rsidRPr="00927A26">
        <w:rPr>
          <w:rFonts w:ascii="Times New Roman" w:hAnsi="Times New Roman" w:cs="Times New Roman"/>
        </w:rPr>
        <w:t>.</w:t>
      </w:r>
      <w:commentRangeEnd w:id="216"/>
      <w:r w:rsidR="00F15955" w:rsidRPr="00927A26">
        <w:rPr>
          <w:rStyle w:val="CommentReference"/>
          <w:rFonts w:ascii="Times New Roman" w:hAnsi="Times New Roman" w:cs="Times New Roman"/>
        </w:rPr>
        <w:commentReference w:id="216"/>
      </w:r>
    </w:p>
    <w:p w14:paraId="3DAFE040" w14:textId="6432B036" w:rsidR="008D2BF3" w:rsidRPr="00196C55" w:rsidRDefault="000367EF" w:rsidP="00927A26">
      <w:pPr>
        <w:pStyle w:val="Heading3"/>
        <w:spacing w:line="480" w:lineRule="auto"/>
        <w:rPr>
          <w:rFonts w:ascii="Times New Roman" w:hAnsi="Times New Roman" w:cs="Times New Roman"/>
          <w:b/>
          <w:color w:val="auto"/>
        </w:rPr>
      </w:pPr>
      <w:r>
        <w:rPr>
          <w:rFonts w:ascii="Times New Roman" w:hAnsi="Times New Roman" w:cs="Times New Roman"/>
          <w:b/>
          <w:color w:val="auto"/>
        </w:rPr>
        <w:lastRenderedPageBreak/>
        <w:t xml:space="preserve">Appendix B.3 </w:t>
      </w:r>
      <w:r w:rsidR="008D2BF3" w:rsidRPr="00196C55">
        <w:rPr>
          <w:rFonts w:ascii="Times New Roman" w:hAnsi="Times New Roman" w:cs="Times New Roman"/>
          <w:b/>
          <w:color w:val="auto"/>
        </w:rPr>
        <w:t>Estimation of pupil</w:t>
      </w:r>
      <w:r w:rsidR="00C21E2F" w:rsidRPr="00196C55">
        <w:rPr>
          <w:rFonts w:ascii="Times New Roman" w:hAnsi="Times New Roman" w:cs="Times New Roman"/>
          <w:b/>
          <w:color w:val="auto"/>
        </w:rPr>
        <w:t xml:space="preserve"> locations, and pupil</w:t>
      </w:r>
      <w:r w:rsidR="008D2BF3" w:rsidRPr="00196C55">
        <w:rPr>
          <w:rFonts w:ascii="Times New Roman" w:hAnsi="Times New Roman" w:cs="Times New Roman"/>
          <w:b/>
          <w:color w:val="auto"/>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40B89865"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6</w:t>
      </w:r>
      <w:r w:rsidR="00F9307C" w:rsidRPr="00927A26">
        <w:rPr>
          <w:rFonts w:ascii="Times New Roman" w:hAnsi="Times New Roman" w:cs="Times New Roman"/>
        </w:rPr>
        <w:t>)</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8A57E7"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1B1405CD"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553120DB" w14:textId="0C265D61" w:rsidR="00E3582E" w:rsidRDefault="00F26CEA" w:rsidP="00E3582E">
      <w:pPr>
        <w:pStyle w:val="Heading1"/>
        <w:ind w:left="720" w:hanging="720"/>
        <w:jc w:val="center"/>
        <w:rPr>
          <w:rFonts w:ascii="Times New Roman" w:hAnsi="Times New Roman" w:cs="Times New Roman"/>
          <w:color w:val="auto"/>
        </w:rPr>
      </w:pPr>
      <w:r>
        <w:rPr>
          <w:rFonts w:ascii="Times New Roman" w:hAnsi="Times New Roman" w:cs="Times New Roman"/>
          <w:color w:val="auto"/>
        </w:rPr>
        <w:lastRenderedPageBreak/>
        <w:t>REFERENCES</w:t>
      </w:r>
    </w:p>
    <w:p w14:paraId="35AACA60" w14:textId="0A705617"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37BEE93E" w:rsidR="009C3CC4" w:rsidRDefault="009C3CC4" w:rsidP="00B62AE1">
      <w:pPr>
        <w:spacing w:after="160" w:line="259" w:lineRule="auto"/>
        <w:jc w:val="both"/>
      </w:pPr>
    </w:p>
    <w:sectPr w:rsidR="009C3CC4" w:rsidSect="00DD5EF7">
      <w:pgSz w:w="12240" w:h="15840" w:code="1"/>
      <w:pgMar w:top="1584"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7" w:author="indranil sinharoy" w:date="2015-09-14T04:54:00Z" w:initials="is">
    <w:p w14:paraId="6819E4A1" w14:textId="77777777" w:rsidR="008A57E7" w:rsidRDefault="008A57E7" w:rsidP="002B36E9">
      <w:pPr>
        <w:pStyle w:val="CommentText"/>
      </w:pPr>
      <w:r>
        <w:rPr>
          <w:rStyle w:val="CommentReference"/>
        </w:rPr>
        <w:annotationRef/>
      </w:r>
      <w:r>
        <w:t>Simplify the sentence.</w:t>
      </w:r>
    </w:p>
    <w:p w14:paraId="4464EDA6" w14:textId="77777777" w:rsidR="008A57E7" w:rsidRDefault="008A57E7" w:rsidP="002B36E9">
      <w:pPr>
        <w:pStyle w:val="CommentText"/>
      </w:pPr>
    </w:p>
    <w:p w14:paraId="6EFDC820" w14:textId="77777777" w:rsidR="008A57E7" w:rsidRDefault="008A57E7" w:rsidP="002B36E9">
      <w:pPr>
        <w:pStyle w:val="CommentText"/>
      </w:pPr>
      <w:r>
        <w:t>… however, instead of proceeding directly, we have found that recasting the expressions as …. allows a more elegant / straightforward generalization.</w:t>
      </w:r>
    </w:p>
    <w:p w14:paraId="5D0B913F" w14:textId="77777777" w:rsidR="008A57E7" w:rsidRDefault="008A57E7" w:rsidP="002B36E9">
      <w:pPr>
        <w:pStyle w:val="CommentText"/>
      </w:pPr>
    </w:p>
    <w:p w14:paraId="1FD012C7" w14:textId="77777777" w:rsidR="008A57E7" w:rsidRDefault="008A57E7" w:rsidP="002B36E9">
      <w:pPr>
        <w:pStyle w:val="CommentText"/>
      </w:pPr>
    </w:p>
    <w:p w14:paraId="0C6D1D8F" w14:textId="30B7790E" w:rsidR="008A57E7" w:rsidRDefault="008A57E7"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05" w:author="indranil sinharoy" w:date="2015-11-21T11:10:00Z" w:initials="is">
    <w:p w14:paraId="19578E3C" w14:textId="0A8E0794" w:rsidR="008A57E7" w:rsidRDefault="008A57E7">
      <w:pPr>
        <w:pStyle w:val="CommentText"/>
      </w:pPr>
      <w:r>
        <w:rPr>
          <w:rStyle w:val="CommentReference"/>
        </w:rPr>
        <w:annotationRef/>
      </w:r>
      <w:r>
        <w:t>Ref: Modern Optical Engineering, W.J. Smith, Zemax manual.</w:t>
      </w:r>
    </w:p>
    <w:p w14:paraId="05C56BA5" w14:textId="01BF593C" w:rsidR="008A57E7" w:rsidRDefault="008A57E7">
      <w:pPr>
        <w:pStyle w:val="CommentText"/>
      </w:pPr>
    </w:p>
    <w:p w14:paraId="24CF006E" w14:textId="69B70C21" w:rsidR="008A57E7" w:rsidRDefault="008A57E7">
      <w:pPr>
        <w:pStyle w:val="CommentText"/>
      </w:pPr>
      <w:r>
        <w:t>TO DO: the use of “effective focal length (f_E)” and again just “focal length (f)” will create undue confusion. Think about using just one.</w:t>
      </w:r>
    </w:p>
  </w:comment>
  <w:comment w:id="210" w:author="indranil sinharoy" w:date="2015-11-21T13:37:00Z" w:initials="is">
    <w:p w14:paraId="3E7CA01C" w14:textId="6939E9AF" w:rsidR="008A57E7" w:rsidRDefault="008A57E7">
      <w:pPr>
        <w:pStyle w:val="CommentText"/>
      </w:pPr>
      <w:r>
        <w:rPr>
          <w:rStyle w:val="CommentReference"/>
        </w:rPr>
        <w:annotationRef/>
      </w:r>
      <w:r>
        <w:t>Goodman, and others.</w:t>
      </w:r>
    </w:p>
  </w:comment>
  <w:comment w:id="213" w:author="indranil sinharoy" w:date="2016-09-16T02:50:00Z" w:initials="is">
    <w:p w14:paraId="47EA4646" w14:textId="44491C61" w:rsidR="008A57E7" w:rsidRDefault="008A57E7">
      <w:pPr>
        <w:pStyle w:val="CommentText"/>
      </w:pPr>
      <w:r>
        <w:rPr>
          <w:rStyle w:val="CommentReference"/>
        </w:rPr>
        <w:annotationRef/>
      </w:r>
      <w:r>
        <w:t>This formula has been derived in “Optical Imaging and Aberrations: Ray geometrical optics,” by Virendra N. Mahajan, equation 2-80.</w:t>
      </w:r>
    </w:p>
  </w:comment>
  <w:comment w:id="216" w:author="indranil sinharoy" w:date="2015-11-21T19:48:00Z" w:initials="is">
    <w:p w14:paraId="5F510955" w14:textId="77777777" w:rsidR="008A57E7" w:rsidRDefault="008A57E7" w:rsidP="00F15955">
      <w:pPr>
        <w:pStyle w:val="CommentText"/>
      </w:pPr>
      <w:r>
        <w:rPr>
          <w:rStyle w:val="CommentReference"/>
        </w:rPr>
        <w:annotationRef/>
      </w:r>
      <w:r>
        <w:t>Equation 4.35 suggests that:</w:t>
      </w:r>
    </w:p>
    <w:p w14:paraId="7DFBFA70" w14:textId="77777777" w:rsidR="008A57E7" w:rsidRDefault="008A57E7"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8A57E7" w:rsidRDefault="008A57E7" w:rsidP="00F42311">
      <w:pPr>
        <w:pStyle w:val="CommentText"/>
        <w:numPr>
          <w:ilvl w:val="0"/>
          <w:numId w:val="11"/>
        </w:numPr>
      </w:pPr>
      <w:r>
        <w:t xml:space="preserve"> We can increase the spatial resolution by increasing the mp.  </w:t>
      </w:r>
    </w:p>
    <w:p w14:paraId="11CB9178" w14:textId="77777777" w:rsidR="008A57E7" w:rsidRDefault="008A57E7"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8A57E7" w:rsidRDefault="008A57E7" w:rsidP="00F42311">
      <w:pPr>
        <w:pStyle w:val="CommentText"/>
        <w:numPr>
          <w:ilvl w:val="0"/>
          <w:numId w:val="11"/>
        </w:numPr>
      </w:pPr>
      <w:r>
        <w:t xml:space="preserve">Why do wide-angle retrofocus lenses have mp &gt; 1 and why do telephoto lenses have mp &lt; </w:t>
      </w:r>
      <w:proofErr w:type="gramStart"/>
      <w:r>
        <w:t>1 ?</w:t>
      </w:r>
      <w:proofErr w:type="gramEnd"/>
      <w:r>
        <w:t xml:space="preserve"> </w:t>
      </w:r>
    </w:p>
    <w:p w14:paraId="4077BAF6" w14:textId="4B17142F" w:rsidR="008A57E7" w:rsidRDefault="008A57E7" w:rsidP="00F42311">
      <w:pPr>
        <w:pStyle w:val="CommentText"/>
        <w:numPr>
          <w:ilvl w:val="0"/>
          <w:numId w:val="11"/>
        </w:numPr>
      </w:pPr>
      <w:r>
        <w:t xml:space="preserve">For lens designs, does mp have any correlation with focal length? </w:t>
      </w:r>
    </w:p>
    <w:p w14:paraId="49BC2986" w14:textId="5291DA7C" w:rsidR="008A57E7" w:rsidRDefault="008A57E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FE1AE9" w14:textId="77777777" w:rsidR="00992E37" w:rsidRDefault="00992E37" w:rsidP="00165E15">
      <w:pPr>
        <w:spacing w:after="0" w:line="240" w:lineRule="auto"/>
      </w:pPr>
      <w:r>
        <w:separator/>
      </w:r>
    </w:p>
  </w:endnote>
  <w:endnote w:type="continuationSeparator" w:id="0">
    <w:p w14:paraId="15D02A06" w14:textId="77777777" w:rsidR="00992E37" w:rsidRDefault="00992E37"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262468"/>
      <w:docPartObj>
        <w:docPartGallery w:val="Page Numbers (Bottom of Page)"/>
        <w:docPartUnique/>
      </w:docPartObj>
    </w:sdtPr>
    <w:sdtEndPr>
      <w:rPr>
        <w:noProof/>
      </w:rPr>
    </w:sdtEndPr>
    <w:sdtContent>
      <w:p w14:paraId="5888463B" w14:textId="21D6D6CD" w:rsidR="008A57E7" w:rsidRDefault="008A57E7">
        <w:pPr>
          <w:pStyle w:val="Footer"/>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2C1E9C">
          <w:rPr>
            <w:rFonts w:ascii="Times New Roman" w:hAnsi="Times New Roman" w:cs="Times New Roman"/>
            <w:noProof/>
            <w:color w:val="000000" w:themeColor="text1"/>
          </w:rPr>
          <w:t>7</w:t>
        </w:r>
        <w:r w:rsidRPr="002D6DAC">
          <w:rPr>
            <w:rFonts w:ascii="Times New Roman" w:hAnsi="Times New Roman" w:cs="Times New Roman"/>
            <w:noProof/>
            <w:color w:val="000000" w:themeColor="text1"/>
          </w:rPr>
          <w:fldChar w:fldCharType="end"/>
        </w:r>
      </w:p>
    </w:sdtContent>
  </w:sdt>
  <w:p w14:paraId="23DC7B5E" w14:textId="77777777" w:rsidR="008A57E7" w:rsidRDefault="008A57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081B2C" w14:textId="77777777" w:rsidR="00992E37" w:rsidRDefault="00992E37" w:rsidP="00165E15">
      <w:pPr>
        <w:spacing w:after="0" w:line="240" w:lineRule="auto"/>
      </w:pPr>
      <w:r>
        <w:separator/>
      </w:r>
    </w:p>
  </w:footnote>
  <w:footnote w:type="continuationSeparator" w:id="0">
    <w:p w14:paraId="2AD36CE8" w14:textId="77777777" w:rsidR="00992E37" w:rsidRDefault="00992E37" w:rsidP="00165E15">
      <w:pPr>
        <w:spacing w:after="0" w:line="240" w:lineRule="auto"/>
      </w:pPr>
      <w:r>
        <w:continuationSeparator/>
      </w:r>
    </w:p>
  </w:footnote>
  <w:footnote w:id="1">
    <w:p w14:paraId="063B217D" w14:textId="3F283610" w:rsidR="008A57E7" w:rsidRPr="006118AE" w:rsidRDefault="008A57E7" w:rsidP="00572910">
      <w:pPr>
        <w:pStyle w:val="FootnoteText"/>
        <w:spacing w:line="480" w:lineRule="auto"/>
        <w:rPr>
          <w:rFonts w:ascii="Times New Roman" w:hAnsi="Times New Roman" w:cs="Times New Roman"/>
          <w:sz w:val="22"/>
          <w:szCs w:val="22"/>
        </w:rPr>
      </w:pPr>
      <w:r w:rsidRPr="006118AE">
        <w:rPr>
          <w:rStyle w:val="FootnoteReference"/>
          <w:rFonts w:ascii="Times New Roman" w:hAnsi="Times New Roman" w:cs="Times New Roman"/>
          <w:sz w:val="22"/>
          <w:szCs w:val="22"/>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2,3]}","plainCitation":" [2,3]"},"citationItems":[{"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572910">
        <w:rPr>
          <w:rFonts w:ascii="Times New Roman" w:hAnsi="Times New Roman" w:cs="Times New Roman"/>
          <w:sz w:val="22"/>
          <w:szCs w:val="24"/>
        </w:rPr>
        <w:t> [2,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8"/>
  </w:num>
  <w:num w:numId="3">
    <w:abstractNumId w:val="2"/>
  </w:num>
  <w:num w:numId="4">
    <w:abstractNumId w:val="13"/>
  </w:num>
  <w:num w:numId="5">
    <w:abstractNumId w:val="23"/>
  </w:num>
  <w:num w:numId="6">
    <w:abstractNumId w:val="0"/>
  </w:num>
  <w:num w:numId="7">
    <w:abstractNumId w:val="12"/>
  </w:num>
  <w:num w:numId="8">
    <w:abstractNumId w:val="14"/>
  </w:num>
  <w:num w:numId="9">
    <w:abstractNumId w:val="15"/>
  </w:num>
  <w:num w:numId="10">
    <w:abstractNumId w:val="6"/>
  </w:num>
  <w:num w:numId="11">
    <w:abstractNumId w:val="3"/>
  </w:num>
  <w:num w:numId="12">
    <w:abstractNumId w:val="1"/>
  </w:num>
  <w:num w:numId="13">
    <w:abstractNumId w:val="7"/>
  </w:num>
  <w:num w:numId="14">
    <w:abstractNumId w:val="18"/>
  </w:num>
  <w:num w:numId="15">
    <w:abstractNumId w:val="24"/>
  </w:num>
  <w:num w:numId="16">
    <w:abstractNumId w:val="19"/>
  </w:num>
  <w:num w:numId="17">
    <w:abstractNumId w:val="5"/>
  </w:num>
  <w:num w:numId="18">
    <w:abstractNumId w:val="20"/>
  </w:num>
  <w:num w:numId="19">
    <w:abstractNumId w:val="17"/>
  </w:num>
  <w:num w:numId="20">
    <w:abstractNumId w:val="16"/>
  </w:num>
  <w:num w:numId="21">
    <w:abstractNumId w:val="11"/>
  </w:num>
  <w:num w:numId="22">
    <w:abstractNumId w:val="10"/>
  </w:num>
  <w:num w:numId="23">
    <w:abstractNumId w:val="9"/>
  </w:num>
  <w:num w:numId="24">
    <w:abstractNumId w:val="22"/>
  </w:num>
  <w:num w:numId="2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131078" w:nlCheck="1" w:checkStyle="0"/>
  <w:proofState w:grammar="clean"/>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tqgFAGaQaZItAAAA"/>
  </w:docVars>
  <w:rsids>
    <w:rsidRoot w:val="00583D22"/>
    <w:rsid w:val="0000099B"/>
    <w:rsid w:val="00004014"/>
    <w:rsid w:val="00005C1F"/>
    <w:rsid w:val="0000688D"/>
    <w:rsid w:val="000104BC"/>
    <w:rsid w:val="00011738"/>
    <w:rsid w:val="00013009"/>
    <w:rsid w:val="0001403D"/>
    <w:rsid w:val="00015579"/>
    <w:rsid w:val="000164EA"/>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317B2"/>
    <w:rsid w:val="00032714"/>
    <w:rsid w:val="00032FAC"/>
    <w:rsid w:val="000332C5"/>
    <w:rsid w:val="00035352"/>
    <w:rsid w:val="0003545D"/>
    <w:rsid w:val="00035B49"/>
    <w:rsid w:val="000367EF"/>
    <w:rsid w:val="0003772E"/>
    <w:rsid w:val="000379B8"/>
    <w:rsid w:val="00037F2F"/>
    <w:rsid w:val="000411AC"/>
    <w:rsid w:val="00041D5E"/>
    <w:rsid w:val="00042F38"/>
    <w:rsid w:val="00043F15"/>
    <w:rsid w:val="00047F1D"/>
    <w:rsid w:val="0005009B"/>
    <w:rsid w:val="0005058A"/>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69ED"/>
    <w:rsid w:val="000C7573"/>
    <w:rsid w:val="000D06E7"/>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86F"/>
    <w:rsid w:val="001256A5"/>
    <w:rsid w:val="00125D70"/>
    <w:rsid w:val="00127156"/>
    <w:rsid w:val="00127369"/>
    <w:rsid w:val="0013119F"/>
    <w:rsid w:val="00131822"/>
    <w:rsid w:val="00133355"/>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50DC"/>
    <w:rsid w:val="00175941"/>
    <w:rsid w:val="00183729"/>
    <w:rsid w:val="00183A4E"/>
    <w:rsid w:val="00183BE3"/>
    <w:rsid w:val="00183C26"/>
    <w:rsid w:val="00183EA2"/>
    <w:rsid w:val="00185C59"/>
    <w:rsid w:val="00185E66"/>
    <w:rsid w:val="0018604B"/>
    <w:rsid w:val="0018611E"/>
    <w:rsid w:val="00187054"/>
    <w:rsid w:val="00191D3E"/>
    <w:rsid w:val="001935F8"/>
    <w:rsid w:val="001945F3"/>
    <w:rsid w:val="00195AFF"/>
    <w:rsid w:val="00196C55"/>
    <w:rsid w:val="001A1444"/>
    <w:rsid w:val="001A1984"/>
    <w:rsid w:val="001A2CD1"/>
    <w:rsid w:val="001A2D91"/>
    <w:rsid w:val="001A3288"/>
    <w:rsid w:val="001A3577"/>
    <w:rsid w:val="001A43B4"/>
    <w:rsid w:val="001A45B2"/>
    <w:rsid w:val="001A4FAC"/>
    <w:rsid w:val="001A650C"/>
    <w:rsid w:val="001A6B20"/>
    <w:rsid w:val="001B06A2"/>
    <w:rsid w:val="001B08B1"/>
    <w:rsid w:val="001B095C"/>
    <w:rsid w:val="001B1D15"/>
    <w:rsid w:val="001B480D"/>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92B"/>
    <w:rsid w:val="0020265F"/>
    <w:rsid w:val="00204008"/>
    <w:rsid w:val="002040CA"/>
    <w:rsid w:val="00206EC0"/>
    <w:rsid w:val="00211D23"/>
    <w:rsid w:val="00213887"/>
    <w:rsid w:val="00214045"/>
    <w:rsid w:val="002153B1"/>
    <w:rsid w:val="0021555B"/>
    <w:rsid w:val="00216B83"/>
    <w:rsid w:val="00216F16"/>
    <w:rsid w:val="00220028"/>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600B"/>
    <w:rsid w:val="0024768C"/>
    <w:rsid w:val="002509DA"/>
    <w:rsid w:val="0025281E"/>
    <w:rsid w:val="0025282F"/>
    <w:rsid w:val="00252E02"/>
    <w:rsid w:val="002554B6"/>
    <w:rsid w:val="00255CF8"/>
    <w:rsid w:val="002567D1"/>
    <w:rsid w:val="00256BC5"/>
    <w:rsid w:val="00257640"/>
    <w:rsid w:val="0026138C"/>
    <w:rsid w:val="0026385D"/>
    <w:rsid w:val="00264A87"/>
    <w:rsid w:val="00265190"/>
    <w:rsid w:val="002653A0"/>
    <w:rsid w:val="0026612C"/>
    <w:rsid w:val="0026673D"/>
    <w:rsid w:val="002703E6"/>
    <w:rsid w:val="00273035"/>
    <w:rsid w:val="00276205"/>
    <w:rsid w:val="00277CF8"/>
    <w:rsid w:val="00277E38"/>
    <w:rsid w:val="00281C6E"/>
    <w:rsid w:val="002821A7"/>
    <w:rsid w:val="00282C83"/>
    <w:rsid w:val="00283B87"/>
    <w:rsid w:val="0028446F"/>
    <w:rsid w:val="002844EB"/>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4292"/>
    <w:rsid w:val="002A4790"/>
    <w:rsid w:val="002A48D2"/>
    <w:rsid w:val="002A4BD9"/>
    <w:rsid w:val="002A6A9E"/>
    <w:rsid w:val="002A7D8E"/>
    <w:rsid w:val="002B06F7"/>
    <w:rsid w:val="002B096E"/>
    <w:rsid w:val="002B0F4E"/>
    <w:rsid w:val="002B1189"/>
    <w:rsid w:val="002B36E9"/>
    <w:rsid w:val="002B3B66"/>
    <w:rsid w:val="002B4CE7"/>
    <w:rsid w:val="002B6171"/>
    <w:rsid w:val="002B672B"/>
    <w:rsid w:val="002B6887"/>
    <w:rsid w:val="002B7948"/>
    <w:rsid w:val="002C1E9C"/>
    <w:rsid w:val="002C2AFE"/>
    <w:rsid w:val="002C2C86"/>
    <w:rsid w:val="002C4198"/>
    <w:rsid w:val="002C4D5C"/>
    <w:rsid w:val="002C5BB0"/>
    <w:rsid w:val="002C6763"/>
    <w:rsid w:val="002D0B40"/>
    <w:rsid w:val="002D2597"/>
    <w:rsid w:val="002D27A6"/>
    <w:rsid w:val="002D45DE"/>
    <w:rsid w:val="002D57A1"/>
    <w:rsid w:val="002D590F"/>
    <w:rsid w:val="002D6DAC"/>
    <w:rsid w:val="002D72F9"/>
    <w:rsid w:val="002E1938"/>
    <w:rsid w:val="002E364A"/>
    <w:rsid w:val="002E3EBC"/>
    <w:rsid w:val="002E5CA8"/>
    <w:rsid w:val="002E666B"/>
    <w:rsid w:val="002E718C"/>
    <w:rsid w:val="002F0413"/>
    <w:rsid w:val="002F048B"/>
    <w:rsid w:val="002F0834"/>
    <w:rsid w:val="002F185D"/>
    <w:rsid w:val="002F23D4"/>
    <w:rsid w:val="002F23E2"/>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448E"/>
    <w:rsid w:val="00314946"/>
    <w:rsid w:val="003155B4"/>
    <w:rsid w:val="00321E92"/>
    <w:rsid w:val="00323427"/>
    <w:rsid w:val="003245C4"/>
    <w:rsid w:val="003249E2"/>
    <w:rsid w:val="0032555D"/>
    <w:rsid w:val="0032682D"/>
    <w:rsid w:val="00327A6F"/>
    <w:rsid w:val="003302FC"/>
    <w:rsid w:val="00330462"/>
    <w:rsid w:val="00330512"/>
    <w:rsid w:val="00330769"/>
    <w:rsid w:val="0033163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19F1"/>
    <w:rsid w:val="003530AF"/>
    <w:rsid w:val="00353189"/>
    <w:rsid w:val="00355FA6"/>
    <w:rsid w:val="0036016F"/>
    <w:rsid w:val="00360C34"/>
    <w:rsid w:val="0036144A"/>
    <w:rsid w:val="00361BF7"/>
    <w:rsid w:val="003632D0"/>
    <w:rsid w:val="0036388C"/>
    <w:rsid w:val="00363B28"/>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6BB1"/>
    <w:rsid w:val="003B7C83"/>
    <w:rsid w:val="003C09BB"/>
    <w:rsid w:val="003C35A7"/>
    <w:rsid w:val="003C3D97"/>
    <w:rsid w:val="003C4584"/>
    <w:rsid w:val="003C5895"/>
    <w:rsid w:val="003C5D5D"/>
    <w:rsid w:val="003C5F94"/>
    <w:rsid w:val="003C6971"/>
    <w:rsid w:val="003C7197"/>
    <w:rsid w:val="003D02B2"/>
    <w:rsid w:val="003D231B"/>
    <w:rsid w:val="003D261D"/>
    <w:rsid w:val="003D309B"/>
    <w:rsid w:val="003D3312"/>
    <w:rsid w:val="003D4202"/>
    <w:rsid w:val="003D48CA"/>
    <w:rsid w:val="003D6010"/>
    <w:rsid w:val="003D795B"/>
    <w:rsid w:val="003D7E02"/>
    <w:rsid w:val="003E0253"/>
    <w:rsid w:val="003E206D"/>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CFF"/>
    <w:rsid w:val="00447034"/>
    <w:rsid w:val="00447E62"/>
    <w:rsid w:val="00450845"/>
    <w:rsid w:val="00450C8D"/>
    <w:rsid w:val="004519EA"/>
    <w:rsid w:val="00451F3C"/>
    <w:rsid w:val="004541B6"/>
    <w:rsid w:val="00455421"/>
    <w:rsid w:val="0045719A"/>
    <w:rsid w:val="00457B88"/>
    <w:rsid w:val="00460CEC"/>
    <w:rsid w:val="00464A5A"/>
    <w:rsid w:val="0046510D"/>
    <w:rsid w:val="004651EE"/>
    <w:rsid w:val="00465B1D"/>
    <w:rsid w:val="00466B67"/>
    <w:rsid w:val="0047044B"/>
    <w:rsid w:val="004705F6"/>
    <w:rsid w:val="00470A54"/>
    <w:rsid w:val="004726E0"/>
    <w:rsid w:val="0047270D"/>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3A98"/>
    <w:rsid w:val="00494EF8"/>
    <w:rsid w:val="00497217"/>
    <w:rsid w:val="00497276"/>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C53"/>
    <w:rsid w:val="004F5D2F"/>
    <w:rsid w:val="00502571"/>
    <w:rsid w:val="00502FFF"/>
    <w:rsid w:val="005033E5"/>
    <w:rsid w:val="00504126"/>
    <w:rsid w:val="00505E78"/>
    <w:rsid w:val="00506556"/>
    <w:rsid w:val="00506676"/>
    <w:rsid w:val="00510880"/>
    <w:rsid w:val="005108B0"/>
    <w:rsid w:val="00513948"/>
    <w:rsid w:val="00514026"/>
    <w:rsid w:val="0051646B"/>
    <w:rsid w:val="005173E0"/>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B1E"/>
    <w:rsid w:val="00566284"/>
    <w:rsid w:val="00566C1E"/>
    <w:rsid w:val="00566CBC"/>
    <w:rsid w:val="005671E2"/>
    <w:rsid w:val="005673AE"/>
    <w:rsid w:val="005703A5"/>
    <w:rsid w:val="005705D3"/>
    <w:rsid w:val="005727CA"/>
    <w:rsid w:val="00572910"/>
    <w:rsid w:val="00572A00"/>
    <w:rsid w:val="005758FC"/>
    <w:rsid w:val="0057674B"/>
    <w:rsid w:val="00576D76"/>
    <w:rsid w:val="00576F22"/>
    <w:rsid w:val="0058183F"/>
    <w:rsid w:val="00582225"/>
    <w:rsid w:val="00583D22"/>
    <w:rsid w:val="005843AF"/>
    <w:rsid w:val="00587A8F"/>
    <w:rsid w:val="00591502"/>
    <w:rsid w:val="005921A4"/>
    <w:rsid w:val="005966FA"/>
    <w:rsid w:val="005A1C58"/>
    <w:rsid w:val="005A21D9"/>
    <w:rsid w:val="005A2926"/>
    <w:rsid w:val="005A2FCC"/>
    <w:rsid w:val="005A3332"/>
    <w:rsid w:val="005A3639"/>
    <w:rsid w:val="005A3A0E"/>
    <w:rsid w:val="005A414B"/>
    <w:rsid w:val="005A5028"/>
    <w:rsid w:val="005B0152"/>
    <w:rsid w:val="005B2413"/>
    <w:rsid w:val="005B2A4F"/>
    <w:rsid w:val="005B2FB4"/>
    <w:rsid w:val="005B35FF"/>
    <w:rsid w:val="005B3611"/>
    <w:rsid w:val="005B4590"/>
    <w:rsid w:val="005B525B"/>
    <w:rsid w:val="005B7A41"/>
    <w:rsid w:val="005C019E"/>
    <w:rsid w:val="005C27E3"/>
    <w:rsid w:val="005C398C"/>
    <w:rsid w:val="005C44FD"/>
    <w:rsid w:val="005C5DEC"/>
    <w:rsid w:val="005C78E3"/>
    <w:rsid w:val="005D0C40"/>
    <w:rsid w:val="005D1C98"/>
    <w:rsid w:val="005D2370"/>
    <w:rsid w:val="005D3001"/>
    <w:rsid w:val="005D3281"/>
    <w:rsid w:val="005D53AF"/>
    <w:rsid w:val="005D670F"/>
    <w:rsid w:val="005D6B9F"/>
    <w:rsid w:val="005E0BCF"/>
    <w:rsid w:val="005E192B"/>
    <w:rsid w:val="005E304D"/>
    <w:rsid w:val="005E32CC"/>
    <w:rsid w:val="005E35A1"/>
    <w:rsid w:val="005E3B33"/>
    <w:rsid w:val="005E494B"/>
    <w:rsid w:val="005E6C37"/>
    <w:rsid w:val="005E6CC6"/>
    <w:rsid w:val="005F087D"/>
    <w:rsid w:val="005F424D"/>
    <w:rsid w:val="005F5D05"/>
    <w:rsid w:val="005F5E0B"/>
    <w:rsid w:val="005F6390"/>
    <w:rsid w:val="00601461"/>
    <w:rsid w:val="00603FC2"/>
    <w:rsid w:val="006048AA"/>
    <w:rsid w:val="006049F5"/>
    <w:rsid w:val="0060659E"/>
    <w:rsid w:val="0060742B"/>
    <w:rsid w:val="00610D76"/>
    <w:rsid w:val="00612241"/>
    <w:rsid w:val="006132DB"/>
    <w:rsid w:val="00613B2D"/>
    <w:rsid w:val="00613B66"/>
    <w:rsid w:val="00613DA9"/>
    <w:rsid w:val="00621858"/>
    <w:rsid w:val="006228F9"/>
    <w:rsid w:val="00623C4E"/>
    <w:rsid w:val="0062408C"/>
    <w:rsid w:val="00624EEB"/>
    <w:rsid w:val="00627EFF"/>
    <w:rsid w:val="006302C0"/>
    <w:rsid w:val="0063155F"/>
    <w:rsid w:val="00633D1F"/>
    <w:rsid w:val="006358CB"/>
    <w:rsid w:val="0063761A"/>
    <w:rsid w:val="00640813"/>
    <w:rsid w:val="00640F31"/>
    <w:rsid w:val="00641025"/>
    <w:rsid w:val="00641B9B"/>
    <w:rsid w:val="0064248F"/>
    <w:rsid w:val="00642610"/>
    <w:rsid w:val="006444C0"/>
    <w:rsid w:val="0064456F"/>
    <w:rsid w:val="006449C1"/>
    <w:rsid w:val="00645055"/>
    <w:rsid w:val="00645C04"/>
    <w:rsid w:val="00646459"/>
    <w:rsid w:val="0064695B"/>
    <w:rsid w:val="0065256F"/>
    <w:rsid w:val="00652E4B"/>
    <w:rsid w:val="00653505"/>
    <w:rsid w:val="00653E95"/>
    <w:rsid w:val="006545E1"/>
    <w:rsid w:val="00654F6E"/>
    <w:rsid w:val="006559BC"/>
    <w:rsid w:val="0066092E"/>
    <w:rsid w:val="00661E78"/>
    <w:rsid w:val="00662F32"/>
    <w:rsid w:val="00664CD8"/>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EBF"/>
    <w:rsid w:val="0068391F"/>
    <w:rsid w:val="00683BE6"/>
    <w:rsid w:val="00686536"/>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4DF2"/>
    <w:rsid w:val="006C6229"/>
    <w:rsid w:val="006C66CE"/>
    <w:rsid w:val="006D020B"/>
    <w:rsid w:val="006D14A9"/>
    <w:rsid w:val="006D1B29"/>
    <w:rsid w:val="006D390D"/>
    <w:rsid w:val="006D3F1F"/>
    <w:rsid w:val="006D3F48"/>
    <w:rsid w:val="006D42AD"/>
    <w:rsid w:val="006D47E7"/>
    <w:rsid w:val="006D4A9A"/>
    <w:rsid w:val="006D6771"/>
    <w:rsid w:val="006E021E"/>
    <w:rsid w:val="006E205D"/>
    <w:rsid w:val="006E266C"/>
    <w:rsid w:val="006E4920"/>
    <w:rsid w:val="006E6003"/>
    <w:rsid w:val="006E6FFD"/>
    <w:rsid w:val="006E7652"/>
    <w:rsid w:val="006F1132"/>
    <w:rsid w:val="006F2900"/>
    <w:rsid w:val="006F35C2"/>
    <w:rsid w:val="006F49E3"/>
    <w:rsid w:val="006F5098"/>
    <w:rsid w:val="006F50E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13B5"/>
    <w:rsid w:val="00762D71"/>
    <w:rsid w:val="00764682"/>
    <w:rsid w:val="00764B93"/>
    <w:rsid w:val="007670A4"/>
    <w:rsid w:val="00770837"/>
    <w:rsid w:val="00771BD2"/>
    <w:rsid w:val="007726CC"/>
    <w:rsid w:val="00772F5C"/>
    <w:rsid w:val="00773E71"/>
    <w:rsid w:val="00774B53"/>
    <w:rsid w:val="0077577E"/>
    <w:rsid w:val="007758F1"/>
    <w:rsid w:val="00775AE2"/>
    <w:rsid w:val="00775B3D"/>
    <w:rsid w:val="0077630D"/>
    <w:rsid w:val="00776445"/>
    <w:rsid w:val="00777383"/>
    <w:rsid w:val="00777A03"/>
    <w:rsid w:val="007805CD"/>
    <w:rsid w:val="00780A3D"/>
    <w:rsid w:val="00780DD3"/>
    <w:rsid w:val="00782A83"/>
    <w:rsid w:val="0078317C"/>
    <w:rsid w:val="00783286"/>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C066A"/>
    <w:rsid w:val="007C0E46"/>
    <w:rsid w:val="007C1370"/>
    <w:rsid w:val="007C193A"/>
    <w:rsid w:val="007C24AE"/>
    <w:rsid w:val="007C2530"/>
    <w:rsid w:val="007C448C"/>
    <w:rsid w:val="007C7188"/>
    <w:rsid w:val="007C752F"/>
    <w:rsid w:val="007C7C09"/>
    <w:rsid w:val="007D5900"/>
    <w:rsid w:val="007D594C"/>
    <w:rsid w:val="007D5D5D"/>
    <w:rsid w:val="007D66DE"/>
    <w:rsid w:val="007D7E49"/>
    <w:rsid w:val="007E0D95"/>
    <w:rsid w:val="007E2FC4"/>
    <w:rsid w:val="007E334D"/>
    <w:rsid w:val="007E37D3"/>
    <w:rsid w:val="007E436C"/>
    <w:rsid w:val="007E5A0F"/>
    <w:rsid w:val="007E66BE"/>
    <w:rsid w:val="007E6981"/>
    <w:rsid w:val="007F1355"/>
    <w:rsid w:val="007F21B8"/>
    <w:rsid w:val="007F711C"/>
    <w:rsid w:val="0080091E"/>
    <w:rsid w:val="0080224C"/>
    <w:rsid w:val="008022D2"/>
    <w:rsid w:val="00802A45"/>
    <w:rsid w:val="00803665"/>
    <w:rsid w:val="00805010"/>
    <w:rsid w:val="008102E5"/>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7403"/>
    <w:rsid w:val="00837A2E"/>
    <w:rsid w:val="00841155"/>
    <w:rsid w:val="008431D1"/>
    <w:rsid w:val="008437C5"/>
    <w:rsid w:val="00844684"/>
    <w:rsid w:val="00845905"/>
    <w:rsid w:val="00846CF2"/>
    <w:rsid w:val="00851217"/>
    <w:rsid w:val="008547AD"/>
    <w:rsid w:val="00854E0A"/>
    <w:rsid w:val="00854EB8"/>
    <w:rsid w:val="00854EF7"/>
    <w:rsid w:val="00856022"/>
    <w:rsid w:val="00857E34"/>
    <w:rsid w:val="008605B1"/>
    <w:rsid w:val="0086205A"/>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2F48"/>
    <w:rsid w:val="00883DE0"/>
    <w:rsid w:val="00883E62"/>
    <w:rsid w:val="00886255"/>
    <w:rsid w:val="00886E93"/>
    <w:rsid w:val="0088777A"/>
    <w:rsid w:val="00890C9E"/>
    <w:rsid w:val="00891AF0"/>
    <w:rsid w:val="00893659"/>
    <w:rsid w:val="00894D4E"/>
    <w:rsid w:val="00895A34"/>
    <w:rsid w:val="008A1790"/>
    <w:rsid w:val="008A2E2A"/>
    <w:rsid w:val="008A5457"/>
    <w:rsid w:val="008A5663"/>
    <w:rsid w:val="008A57E7"/>
    <w:rsid w:val="008B0B92"/>
    <w:rsid w:val="008B298F"/>
    <w:rsid w:val="008B2A0D"/>
    <w:rsid w:val="008B4653"/>
    <w:rsid w:val="008B4877"/>
    <w:rsid w:val="008B4E87"/>
    <w:rsid w:val="008B5160"/>
    <w:rsid w:val="008B5A27"/>
    <w:rsid w:val="008B644A"/>
    <w:rsid w:val="008B6743"/>
    <w:rsid w:val="008C082A"/>
    <w:rsid w:val="008C0B28"/>
    <w:rsid w:val="008C1374"/>
    <w:rsid w:val="008C2164"/>
    <w:rsid w:val="008C7474"/>
    <w:rsid w:val="008D2BCD"/>
    <w:rsid w:val="008D2BF3"/>
    <w:rsid w:val="008D2ED2"/>
    <w:rsid w:val="008D3BBA"/>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3B76"/>
    <w:rsid w:val="00925B4B"/>
    <w:rsid w:val="00927A26"/>
    <w:rsid w:val="0093051E"/>
    <w:rsid w:val="009309BE"/>
    <w:rsid w:val="009322AF"/>
    <w:rsid w:val="00933193"/>
    <w:rsid w:val="00933234"/>
    <w:rsid w:val="00935AAC"/>
    <w:rsid w:val="009372E1"/>
    <w:rsid w:val="009436AF"/>
    <w:rsid w:val="00944CDB"/>
    <w:rsid w:val="00947B4A"/>
    <w:rsid w:val="009518E8"/>
    <w:rsid w:val="009538ED"/>
    <w:rsid w:val="00956CC1"/>
    <w:rsid w:val="00956FB1"/>
    <w:rsid w:val="00962D23"/>
    <w:rsid w:val="00962E42"/>
    <w:rsid w:val="009645CA"/>
    <w:rsid w:val="00964B36"/>
    <w:rsid w:val="00964CC2"/>
    <w:rsid w:val="0096535F"/>
    <w:rsid w:val="0096652C"/>
    <w:rsid w:val="009667D9"/>
    <w:rsid w:val="00966F35"/>
    <w:rsid w:val="0096747C"/>
    <w:rsid w:val="00970D99"/>
    <w:rsid w:val="009737D6"/>
    <w:rsid w:val="00973AF9"/>
    <w:rsid w:val="0097458A"/>
    <w:rsid w:val="009757D0"/>
    <w:rsid w:val="00975C23"/>
    <w:rsid w:val="00976BB9"/>
    <w:rsid w:val="009775D4"/>
    <w:rsid w:val="00984578"/>
    <w:rsid w:val="009845CD"/>
    <w:rsid w:val="00984D68"/>
    <w:rsid w:val="00986867"/>
    <w:rsid w:val="00986A2B"/>
    <w:rsid w:val="00986E19"/>
    <w:rsid w:val="00986F8C"/>
    <w:rsid w:val="00992273"/>
    <w:rsid w:val="009929FD"/>
    <w:rsid w:val="00992E37"/>
    <w:rsid w:val="00992F98"/>
    <w:rsid w:val="00993310"/>
    <w:rsid w:val="0099334D"/>
    <w:rsid w:val="009942F1"/>
    <w:rsid w:val="00994990"/>
    <w:rsid w:val="00996323"/>
    <w:rsid w:val="00996343"/>
    <w:rsid w:val="00996B0E"/>
    <w:rsid w:val="009A012C"/>
    <w:rsid w:val="009A0D3E"/>
    <w:rsid w:val="009A2310"/>
    <w:rsid w:val="009A2FA2"/>
    <w:rsid w:val="009A3220"/>
    <w:rsid w:val="009A3E68"/>
    <w:rsid w:val="009A41F8"/>
    <w:rsid w:val="009A4239"/>
    <w:rsid w:val="009A5E07"/>
    <w:rsid w:val="009A6E44"/>
    <w:rsid w:val="009B03F8"/>
    <w:rsid w:val="009B16B1"/>
    <w:rsid w:val="009B18B3"/>
    <w:rsid w:val="009B7D37"/>
    <w:rsid w:val="009C1DC1"/>
    <w:rsid w:val="009C1DF9"/>
    <w:rsid w:val="009C1F5A"/>
    <w:rsid w:val="009C2F3F"/>
    <w:rsid w:val="009C3CC4"/>
    <w:rsid w:val="009C4722"/>
    <w:rsid w:val="009C4AE2"/>
    <w:rsid w:val="009C7A16"/>
    <w:rsid w:val="009D1B26"/>
    <w:rsid w:val="009D1B8F"/>
    <w:rsid w:val="009D1E06"/>
    <w:rsid w:val="009D29CE"/>
    <w:rsid w:val="009D2B43"/>
    <w:rsid w:val="009D5FC6"/>
    <w:rsid w:val="009D644C"/>
    <w:rsid w:val="009D716E"/>
    <w:rsid w:val="009D7528"/>
    <w:rsid w:val="009E011A"/>
    <w:rsid w:val="009E110F"/>
    <w:rsid w:val="009E1555"/>
    <w:rsid w:val="009E3692"/>
    <w:rsid w:val="009E37B7"/>
    <w:rsid w:val="009E74A7"/>
    <w:rsid w:val="009F1FF7"/>
    <w:rsid w:val="009F2484"/>
    <w:rsid w:val="009F26CA"/>
    <w:rsid w:val="009F29B5"/>
    <w:rsid w:val="009F358D"/>
    <w:rsid w:val="009F35A8"/>
    <w:rsid w:val="009F3751"/>
    <w:rsid w:val="009F40C2"/>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A3C"/>
    <w:rsid w:val="00A22A3A"/>
    <w:rsid w:val="00A2506D"/>
    <w:rsid w:val="00A25F53"/>
    <w:rsid w:val="00A26A2D"/>
    <w:rsid w:val="00A3008B"/>
    <w:rsid w:val="00A30C83"/>
    <w:rsid w:val="00A30CC9"/>
    <w:rsid w:val="00A31880"/>
    <w:rsid w:val="00A35226"/>
    <w:rsid w:val="00A37A7F"/>
    <w:rsid w:val="00A41554"/>
    <w:rsid w:val="00A4228C"/>
    <w:rsid w:val="00A428D5"/>
    <w:rsid w:val="00A4293A"/>
    <w:rsid w:val="00A42A0D"/>
    <w:rsid w:val="00A4336F"/>
    <w:rsid w:val="00A441B3"/>
    <w:rsid w:val="00A46F52"/>
    <w:rsid w:val="00A47F50"/>
    <w:rsid w:val="00A5054D"/>
    <w:rsid w:val="00A51859"/>
    <w:rsid w:val="00A52CB9"/>
    <w:rsid w:val="00A53CCF"/>
    <w:rsid w:val="00A53D03"/>
    <w:rsid w:val="00A544CD"/>
    <w:rsid w:val="00A5501B"/>
    <w:rsid w:val="00A558CC"/>
    <w:rsid w:val="00A55F77"/>
    <w:rsid w:val="00A567B3"/>
    <w:rsid w:val="00A56D07"/>
    <w:rsid w:val="00A57FF6"/>
    <w:rsid w:val="00A6025F"/>
    <w:rsid w:val="00A60479"/>
    <w:rsid w:val="00A605F6"/>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3A85"/>
    <w:rsid w:val="00A852CC"/>
    <w:rsid w:val="00A872D8"/>
    <w:rsid w:val="00A87BF7"/>
    <w:rsid w:val="00A87C89"/>
    <w:rsid w:val="00A90981"/>
    <w:rsid w:val="00A92F60"/>
    <w:rsid w:val="00A95AE8"/>
    <w:rsid w:val="00A96B4D"/>
    <w:rsid w:val="00A96D03"/>
    <w:rsid w:val="00A971BF"/>
    <w:rsid w:val="00A97966"/>
    <w:rsid w:val="00A97A5B"/>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2798"/>
    <w:rsid w:val="00AC55D8"/>
    <w:rsid w:val="00AC68D3"/>
    <w:rsid w:val="00AC727B"/>
    <w:rsid w:val="00AC761F"/>
    <w:rsid w:val="00AC79BB"/>
    <w:rsid w:val="00AD08C6"/>
    <w:rsid w:val="00AD1038"/>
    <w:rsid w:val="00AD154D"/>
    <w:rsid w:val="00AD1F20"/>
    <w:rsid w:val="00AD2273"/>
    <w:rsid w:val="00AD24B8"/>
    <w:rsid w:val="00AD3793"/>
    <w:rsid w:val="00AD52EC"/>
    <w:rsid w:val="00AD540D"/>
    <w:rsid w:val="00AD5957"/>
    <w:rsid w:val="00AD6D19"/>
    <w:rsid w:val="00AD6D3C"/>
    <w:rsid w:val="00AE21D3"/>
    <w:rsid w:val="00AE2CDA"/>
    <w:rsid w:val="00AE3E83"/>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D60"/>
    <w:rsid w:val="00B17378"/>
    <w:rsid w:val="00B17531"/>
    <w:rsid w:val="00B20316"/>
    <w:rsid w:val="00B207FD"/>
    <w:rsid w:val="00B214C9"/>
    <w:rsid w:val="00B22B23"/>
    <w:rsid w:val="00B24BFB"/>
    <w:rsid w:val="00B26C08"/>
    <w:rsid w:val="00B27EA8"/>
    <w:rsid w:val="00B301C2"/>
    <w:rsid w:val="00B305E0"/>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70F6D"/>
    <w:rsid w:val="00B71147"/>
    <w:rsid w:val="00B730C5"/>
    <w:rsid w:val="00B731BB"/>
    <w:rsid w:val="00B7469B"/>
    <w:rsid w:val="00B74DE7"/>
    <w:rsid w:val="00B74FA8"/>
    <w:rsid w:val="00B7724A"/>
    <w:rsid w:val="00B77C62"/>
    <w:rsid w:val="00B8105A"/>
    <w:rsid w:val="00B8240D"/>
    <w:rsid w:val="00B8696D"/>
    <w:rsid w:val="00B875AF"/>
    <w:rsid w:val="00B87C5B"/>
    <w:rsid w:val="00B90A26"/>
    <w:rsid w:val="00B91229"/>
    <w:rsid w:val="00B92E1B"/>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E97"/>
    <w:rsid w:val="00BC0ED5"/>
    <w:rsid w:val="00BC16FC"/>
    <w:rsid w:val="00BC355F"/>
    <w:rsid w:val="00BC4516"/>
    <w:rsid w:val="00BC4755"/>
    <w:rsid w:val="00BC505F"/>
    <w:rsid w:val="00BC7CE0"/>
    <w:rsid w:val="00BD00BC"/>
    <w:rsid w:val="00BD02EA"/>
    <w:rsid w:val="00BD1DB8"/>
    <w:rsid w:val="00BD3161"/>
    <w:rsid w:val="00BD35CA"/>
    <w:rsid w:val="00BD397F"/>
    <w:rsid w:val="00BD3D82"/>
    <w:rsid w:val="00BD5C86"/>
    <w:rsid w:val="00BD5E4E"/>
    <w:rsid w:val="00BD681E"/>
    <w:rsid w:val="00BD6BE0"/>
    <w:rsid w:val="00BD74AC"/>
    <w:rsid w:val="00BE1490"/>
    <w:rsid w:val="00BE2570"/>
    <w:rsid w:val="00BE2A5F"/>
    <w:rsid w:val="00BE3BAA"/>
    <w:rsid w:val="00BE415C"/>
    <w:rsid w:val="00BE659B"/>
    <w:rsid w:val="00BF1FFB"/>
    <w:rsid w:val="00BF2B55"/>
    <w:rsid w:val="00BF2DC1"/>
    <w:rsid w:val="00BF2E7E"/>
    <w:rsid w:val="00BF2EA1"/>
    <w:rsid w:val="00BF3352"/>
    <w:rsid w:val="00BF3AB1"/>
    <w:rsid w:val="00BF3BD7"/>
    <w:rsid w:val="00BF720F"/>
    <w:rsid w:val="00BF72F6"/>
    <w:rsid w:val="00BF7596"/>
    <w:rsid w:val="00C001D1"/>
    <w:rsid w:val="00C0022C"/>
    <w:rsid w:val="00C01AAF"/>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406F5"/>
    <w:rsid w:val="00C40FD6"/>
    <w:rsid w:val="00C42C6C"/>
    <w:rsid w:val="00C4308F"/>
    <w:rsid w:val="00C43D5A"/>
    <w:rsid w:val="00C45495"/>
    <w:rsid w:val="00C45C8B"/>
    <w:rsid w:val="00C45D8F"/>
    <w:rsid w:val="00C51413"/>
    <w:rsid w:val="00C52D8C"/>
    <w:rsid w:val="00C56F9C"/>
    <w:rsid w:val="00C60625"/>
    <w:rsid w:val="00C61963"/>
    <w:rsid w:val="00C62072"/>
    <w:rsid w:val="00C62B03"/>
    <w:rsid w:val="00C62D96"/>
    <w:rsid w:val="00C648C5"/>
    <w:rsid w:val="00C65F0A"/>
    <w:rsid w:val="00C66D02"/>
    <w:rsid w:val="00C71272"/>
    <w:rsid w:val="00C714CF"/>
    <w:rsid w:val="00C73DA5"/>
    <w:rsid w:val="00C74A68"/>
    <w:rsid w:val="00C751BE"/>
    <w:rsid w:val="00C7573D"/>
    <w:rsid w:val="00C75880"/>
    <w:rsid w:val="00C76B24"/>
    <w:rsid w:val="00C77420"/>
    <w:rsid w:val="00C77BF9"/>
    <w:rsid w:val="00C8245E"/>
    <w:rsid w:val="00C82936"/>
    <w:rsid w:val="00C831C0"/>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586B"/>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DAF"/>
    <w:rsid w:val="00CC2E7D"/>
    <w:rsid w:val="00CC3D09"/>
    <w:rsid w:val="00CC3F0A"/>
    <w:rsid w:val="00CC4E28"/>
    <w:rsid w:val="00CC59AD"/>
    <w:rsid w:val="00CC5DE2"/>
    <w:rsid w:val="00CC7C0D"/>
    <w:rsid w:val="00CD07FE"/>
    <w:rsid w:val="00CD224B"/>
    <w:rsid w:val="00CD3121"/>
    <w:rsid w:val="00CD3C5F"/>
    <w:rsid w:val="00CD447A"/>
    <w:rsid w:val="00CD4663"/>
    <w:rsid w:val="00CE0359"/>
    <w:rsid w:val="00CE225F"/>
    <w:rsid w:val="00CE2C95"/>
    <w:rsid w:val="00CE32CD"/>
    <w:rsid w:val="00CE4EB5"/>
    <w:rsid w:val="00CF2D44"/>
    <w:rsid w:val="00D003D4"/>
    <w:rsid w:val="00D003F6"/>
    <w:rsid w:val="00D02972"/>
    <w:rsid w:val="00D04088"/>
    <w:rsid w:val="00D06153"/>
    <w:rsid w:val="00D06FC4"/>
    <w:rsid w:val="00D070B1"/>
    <w:rsid w:val="00D07601"/>
    <w:rsid w:val="00D10E64"/>
    <w:rsid w:val="00D12096"/>
    <w:rsid w:val="00D1412A"/>
    <w:rsid w:val="00D15E82"/>
    <w:rsid w:val="00D170E4"/>
    <w:rsid w:val="00D205E2"/>
    <w:rsid w:val="00D20871"/>
    <w:rsid w:val="00D208BD"/>
    <w:rsid w:val="00D208C6"/>
    <w:rsid w:val="00D20C75"/>
    <w:rsid w:val="00D2291E"/>
    <w:rsid w:val="00D24215"/>
    <w:rsid w:val="00D245D3"/>
    <w:rsid w:val="00D27B49"/>
    <w:rsid w:val="00D301C4"/>
    <w:rsid w:val="00D309C5"/>
    <w:rsid w:val="00D30B6C"/>
    <w:rsid w:val="00D32EA0"/>
    <w:rsid w:val="00D357F7"/>
    <w:rsid w:val="00D35BD9"/>
    <w:rsid w:val="00D363DA"/>
    <w:rsid w:val="00D366BE"/>
    <w:rsid w:val="00D36F07"/>
    <w:rsid w:val="00D378B1"/>
    <w:rsid w:val="00D4016D"/>
    <w:rsid w:val="00D41D92"/>
    <w:rsid w:val="00D42889"/>
    <w:rsid w:val="00D442DA"/>
    <w:rsid w:val="00D4501C"/>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6CD7"/>
    <w:rsid w:val="00D5749A"/>
    <w:rsid w:val="00D61C20"/>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DA"/>
    <w:rsid w:val="00D9542D"/>
    <w:rsid w:val="00D95CAC"/>
    <w:rsid w:val="00D976D7"/>
    <w:rsid w:val="00D97730"/>
    <w:rsid w:val="00DA051C"/>
    <w:rsid w:val="00DA095C"/>
    <w:rsid w:val="00DA0FD6"/>
    <w:rsid w:val="00DA2594"/>
    <w:rsid w:val="00DA2B7E"/>
    <w:rsid w:val="00DA3FF5"/>
    <w:rsid w:val="00DA51FE"/>
    <w:rsid w:val="00DA557C"/>
    <w:rsid w:val="00DA601C"/>
    <w:rsid w:val="00DB0525"/>
    <w:rsid w:val="00DB0AAA"/>
    <w:rsid w:val="00DB10A6"/>
    <w:rsid w:val="00DB19D3"/>
    <w:rsid w:val="00DB4460"/>
    <w:rsid w:val="00DB72FA"/>
    <w:rsid w:val="00DC043C"/>
    <w:rsid w:val="00DC1E95"/>
    <w:rsid w:val="00DC2758"/>
    <w:rsid w:val="00DD056D"/>
    <w:rsid w:val="00DD15F4"/>
    <w:rsid w:val="00DD19F6"/>
    <w:rsid w:val="00DD1FFD"/>
    <w:rsid w:val="00DD24F9"/>
    <w:rsid w:val="00DD2660"/>
    <w:rsid w:val="00DD3D5F"/>
    <w:rsid w:val="00DD5B79"/>
    <w:rsid w:val="00DD5EF7"/>
    <w:rsid w:val="00DD6AC7"/>
    <w:rsid w:val="00DD6CFF"/>
    <w:rsid w:val="00DE17DF"/>
    <w:rsid w:val="00DE2865"/>
    <w:rsid w:val="00DE2DAE"/>
    <w:rsid w:val="00DE4EB5"/>
    <w:rsid w:val="00DE77F7"/>
    <w:rsid w:val="00DE7E61"/>
    <w:rsid w:val="00DF0920"/>
    <w:rsid w:val="00DF1704"/>
    <w:rsid w:val="00DF47EC"/>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6AF"/>
    <w:rsid w:val="00E73DF1"/>
    <w:rsid w:val="00E74F2A"/>
    <w:rsid w:val="00E7723B"/>
    <w:rsid w:val="00E77BB3"/>
    <w:rsid w:val="00E8005D"/>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3E5B"/>
    <w:rsid w:val="00EA7411"/>
    <w:rsid w:val="00EA7F0F"/>
    <w:rsid w:val="00EB0E04"/>
    <w:rsid w:val="00EB2F57"/>
    <w:rsid w:val="00EB388A"/>
    <w:rsid w:val="00EB40BC"/>
    <w:rsid w:val="00EB46D4"/>
    <w:rsid w:val="00EB5BAF"/>
    <w:rsid w:val="00EB636D"/>
    <w:rsid w:val="00EB73C8"/>
    <w:rsid w:val="00EB7634"/>
    <w:rsid w:val="00EC1314"/>
    <w:rsid w:val="00EC1737"/>
    <w:rsid w:val="00EC2388"/>
    <w:rsid w:val="00EC6593"/>
    <w:rsid w:val="00EC726B"/>
    <w:rsid w:val="00ED1A7F"/>
    <w:rsid w:val="00ED2CD8"/>
    <w:rsid w:val="00ED3246"/>
    <w:rsid w:val="00ED3270"/>
    <w:rsid w:val="00ED445A"/>
    <w:rsid w:val="00ED6A2B"/>
    <w:rsid w:val="00ED78F9"/>
    <w:rsid w:val="00EE0790"/>
    <w:rsid w:val="00EE2978"/>
    <w:rsid w:val="00EE4796"/>
    <w:rsid w:val="00EE66A8"/>
    <w:rsid w:val="00EE68C8"/>
    <w:rsid w:val="00EE7485"/>
    <w:rsid w:val="00EF0DD3"/>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50BE"/>
    <w:rsid w:val="00F15955"/>
    <w:rsid w:val="00F16782"/>
    <w:rsid w:val="00F172F3"/>
    <w:rsid w:val="00F20F2E"/>
    <w:rsid w:val="00F21B64"/>
    <w:rsid w:val="00F23CE4"/>
    <w:rsid w:val="00F25539"/>
    <w:rsid w:val="00F26CEA"/>
    <w:rsid w:val="00F30DB4"/>
    <w:rsid w:val="00F3434F"/>
    <w:rsid w:val="00F40412"/>
    <w:rsid w:val="00F40CAF"/>
    <w:rsid w:val="00F40D5B"/>
    <w:rsid w:val="00F40D93"/>
    <w:rsid w:val="00F416BE"/>
    <w:rsid w:val="00F42311"/>
    <w:rsid w:val="00F43946"/>
    <w:rsid w:val="00F46000"/>
    <w:rsid w:val="00F4614C"/>
    <w:rsid w:val="00F4653F"/>
    <w:rsid w:val="00F47378"/>
    <w:rsid w:val="00F4799D"/>
    <w:rsid w:val="00F47F2E"/>
    <w:rsid w:val="00F525E0"/>
    <w:rsid w:val="00F5260A"/>
    <w:rsid w:val="00F5284D"/>
    <w:rsid w:val="00F52AB8"/>
    <w:rsid w:val="00F5529A"/>
    <w:rsid w:val="00F55744"/>
    <w:rsid w:val="00F55903"/>
    <w:rsid w:val="00F55A95"/>
    <w:rsid w:val="00F55C62"/>
    <w:rsid w:val="00F571C4"/>
    <w:rsid w:val="00F573EC"/>
    <w:rsid w:val="00F575C0"/>
    <w:rsid w:val="00F61207"/>
    <w:rsid w:val="00F6177C"/>
    <w:rsid w:val="00F62594"/>
    <w:rsid w:val="00F62CEF"/>
    <w:rsid w:val="00F64CF9"/>
    <w:rsid w:val="00F6517F"/>
    <w:rsid w:val="00F673E6"/>
    <w:rsid w:val="00F678BA"/>
    <w:rsid w:val="00F67D99"/>
    <w:rsid w:val="00F67E38"/>
    <w:rsid w:val="00F71998"/>
    <w:rsid w:val="00F749FC"/>
    <w:rsid w:val="00F753A7"/>
    <w:rsid w:val="00F760F0"/>
    <w:rsid w:val="00F76EBB"/>
    <w:rsid w:val="00F77B3D"/>
    <w:rsid w:val="00F817FB"/>
    <w:rsid w:val="00F818A5"/>
    <w:rsid w:val="00F83D53"/>
    <w:rsid w:val="00F84D7B"/>
    <w:rsid w:val="00F8576B"/>
    <w:rsid w:val="00F87076"/>
    <w:rsid w:val="00F878B7"/>
    <w:rsid w:val="00F87E2C"/>
    <w:rsid w:val="00F9248E"/>
    <w:rsid w:val="00F9307C"/>
    <w:rsid w:val="00F9383D"/>
    <w:rsid w:val="00F9412E"/>
    <w:rsid w:val="00F94F7C"/>
    <w:rsid w:val="00F9594C"/>
    <w:rsid w:val="00F96707"/>
    <w:rsid w:val="00F96F22"/>
    <w:rsid w:val="00F97B25"/>
    <w:rsid w:val="00FA07E1"/>
    <w:rsid w:val="00FA14CF"/>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5244"/>
    <w:rsid w:val="00FC65D3"/>
    <w:rsid w:val="00FC689C"/>
    <w:rsid w:val="00FD0929"/>
    <w:rsid w:val="00FD0BD0"/>
    <w:rsid w:val="00FD0F9C"/>
    <w:rsid w:val="00FD1CAF"/>
    <w:rsid w:val="00FD2D5B"/>
    <w:rsid w:val="00FD4652"/>
    <w:rsid w:val="00FD5181"/>
    <w:rsid w:val="00FD51B9"/>
    <w:rsid w:val="00FD6183"/>
    <w:rsid w:val="00FD6391"/>
    <w:rsid w:val="00FD6A24"/>
    <w:rsid w:val="00FD6BA8"/>
    <w:rsid w:val="00FD71EC"/>
    <w:rsid w:val="00FD752F"/>
    <w:rsid w:val="00FE01C9"/>
    <w:rsid w:val="00FE19BB"/>
    <w:rsid w:val="00FE1CB0"/>
    <w:rsid w:val="00FE2749"/>
    <w:rsid w:val="00FE368F"/>
    <w:rsid w:val="00FE36A4"/>
    <w:rsid w:val="00FE3971"/>
    <w:rsid w:val="00FE40C6"/>
    <w:rsid w:val="00FE4BD5"/>
    <w:rsid w:val="00FF0363"/>
    <w:rsid w:val="00FF0651"/>
    <w:rsid w:val="00FF0A87"/>
    <w:rsid w:val="00FF1722"/>
    <w:rsid w:val="00FF1ED2"/>
    <w:rsid w:val="00FF2E52"/>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microsoft.com/office/2007/relationships/hdphoto" Target="media/hdphoto3.wdp"/><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2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1.wdp"/><Relationship Id="rId29" Type="http://schemas.openxmlformats.org/officeDocument/2006/relationships/image" Target="media/image20.png"/><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microsoft.com/office/2007/relationships/hdphoto" Target="media/hdphoto2.wdp"/><Relationship Id="rId40" Type="http://schemas.openxmlformats.org/officeDocument/2006/relationships/comments" Target="comments.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04C65A-8DEE-46D7-A6B0-C2BDF0446E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95</TotalTime>
  <Pages>107</Pages>
  <Words>26150</Words>
  <Characters>149059</Characters>
  <Application>Microsoft Office Word</Application>
  <DocSecurity>0</DocSecurity>
  <Lines>1242</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65</cp:revision>
  <cp:lastPrinted>2016-08-22T17:18:00Z</cp:lastPrinted>
  <dcterms:created xsi:type="dcterms:W3CDTF">2016-08-23T07:24:00Z</dcterms:created>
  <dcterms:modified xsi:type="dcterms:W3CDTF">2016-09-18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1"&gt;&lt;session id="4CN0KhLO"/&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